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21882E" w14:textId="11F0C9ED" w:rsidR="00A13538" w:rsidRDefault="0017187D" w:rsidP="006401A8">
      <w:pPr>
        <w:pStyle w:val="Title"/>
      </w:pPr>
      <w:r>
        <w:t>Imp</w:t>
      </w:r>
      <w:r w:rsidR="004D4B1E">
        <w:t>lementing</w:t>
      </w:r>
      <w:r>
        <w:t xml:space="preserve"> a </w:t>
      </w:r>
      <w:r w:rsidR="004D4B1E">
        <w:t xml:space="preserve">specialist </w:t>
      </w:r>
      <w:r w:rsidR="00C21389">
        <w:t>P</w:t>
      </w:r>
      <w:r w:rsidR="006401A8">
        <w:t xml:space="preserve">aediatric Clinical Pharmacology Service in </w:t>
      </w:r>
      <w:r w:rsidR="00C21389">
        <w:t>a</w:t>
      </w:r>
      <w:r w:rsidR="006401A8">
        <w:t xml:space="preserve"> UK</w:t>
      </w:r>
      <w:r w:rsidR="00C21389">
        <w:t xml:space="preserve"> </w:t>
      </w:r>
      <w:r w:rsidR="004D4B1E">
        <w:t xml:space="preserve">Children’s </w:t>
      </w:r>
      <w:r w:rsidR="00C21389">
        <w:t>Hospital</w:t>
      </w:r>
    </w:p>
    <w:p w14:paraId="13A576A3" w14:textId="1BEBCE4F" w:rsidR="005B690E" w:rsidRDefault="006401A8">
      <w:r>
        <w:t>Daniel B Hawcutt</w:t>
      </w:r>
      <w:r>
        <w:rPr>
          <w:vertAlign w:val="superscript"/>
        </w:rPr>
        <w:t>1,2</w:t>
      </w:r>
      <w:r w:rsidR="0069244A">
        <w:rPr>
          <w:vertAlign w:val="superscript"/>
        </w:rPr>
        <w:t>,3</w:t>
      </w:r>
      <w:r w:rsidR="005B690E">
        <w:t>, Naomi Warner</w:t>
      </w:r>
      <w:r w:rsidR="005B690E">
        <w:rPr>
          <w:vertAlign w:val="superscript"/>
        </w:rPr>
        <w:t>3</w:t>
      </w:r>
      <w:r w:rsidR="005B690E">
        <w:t>, Elaine Kenyon</w:t>
      </w:r>
      <w:r w:rsidR="005B690E">
        <w:rPr>
          <w:vertAlign w:val="superscript"/>
        </w:rPr>
        <w:t>3</w:t>
      </w:r>
      <w:r w:rsidR="005B690E">
        <w:t xml:space="preserve">, </w:t>
      </w:r>
      <w:r w:rsidR="004D4B1E">
        <w:t>Christine Murray</w:t>
      </w:r>
      <w:r w:rsidR="004D4B1E">
        <w:rPr>
          <w:vertAlign w:val="superscript"/>
        </w:rPr>
        <w:t>3</w:t>
      </w:r>
      <w:r w:rsidR="004D4B1E">
        <w:t xml:space="preserve">, </w:t>
      </w:r>
      <w:r w:rsidR="005B690E">
        <w:t>Julia Taylor</w:t>
      </w:r>
      <w:r w:rsidR="005B690E">
        <w:rPr>
          <w:vertAlign w:val="superscript"/>
        </w:rPr>
        <w:t>3</w:t>
      </w:r>
      <w:r w:rsidR="005B690E">
        <w:t xml:space="preserve">, </w:t>
      </w:r>
      <w:r w:rsidR="003F4A99">
        <w:t>James Moss</w:t>
      </w:r>
      <w:r w:rsidR="003F4A99">
        <w:rPr>
          <w:vertAlign w:val="superscript"/>
        </w:rPr>
        <w:t>2</w:t>
      </w:r>
      <w:r w:rsidR="003F4A99">
        <w:t>, Stephen McWilliam</w:t>
      </w:r>
      <w:r w:rsidR="003F4A99">
        <w:rPr>
          <w:vertAlign w:val="superscript"/>
        </w:rPr>
        <w:t>1,2</w:t>
      </w:r>
      <w:r w:rsidR="003F4A99">
        <w:t xml:space="preserve">, </w:t>
      </w:r>
      <w:r w:rsidR="005B690E">
        <w:t>Will Weston</w:t>
      </w:r>
      <w:r w:rsidR="005B690E">
        <w:rPr>
          <w:vertAlign w:val="superscript"/>
        </w:rPr>
        <w:t>3</w:t>
      </w:r>
      <w:r w:rsidR="005B690E">
        <w:t>, Nicki Murdo</w:t>
      </w:r>
      <w:r w:rsidR="00441E3D">
        <w:t>ck</w:t>
      </w:r>
      <w:r w:rsidR="005B690E">
        <w:rPr>
          <w:vertAlign w:val="superscript"/>
        </w:rPr>
        <w:t>3</w:t>
      </w:r>
    </w:p>
    <w:p w14:paraId="3029D497" w14:textId="57202F8A" w:rsidR="005B690E" w:rsidRDefault="005B690E"/>
    <w:p w14:paraId="08CCABFC" w14:textId="07A333DA" w:rsidR="005B690E" w:rsidRDefault="005B690E">
      <w:r>
        <w:t>1: Women’s and Children’s Health, Institute of Life Course and Medical Sciences, University of Liverpool, Liverpool</w:t>
      </w:r>
    </w:p>
    <w:p w14:paraId="3B6B1721" w14:textId="643316D9" w:rsidR="005B690E" w:rsidRDefault="005B690E">
      <w:r>
        <w:t>2: NIHR Alder Hey Clinical Research Facility, Alder Hey Children’s Hospital, Eaton Road, Liverpool</w:t>
      </w:r>
    </w:p>
    <w:p w14:paraId="7D1E32E4" w14:textId="0E6D951F" w:rsidR="005B690E" w:rsidRDefault="005B690E">
      <w:r>
        <w:t>3:</w:t>
      </w:r>
      <w:r w:rsidRPr="005B690E">
        <w:t xml:space="preserve"> </w:t>
      </w:r>
      <w:r>
        <w:t xml:space="preserve">Alder Hey Children’s Hospital, Eaton Road, Liverpool </w:t>
      </w:r>
    </w:p>
    <w:p w14:paraId="1CFE6FED" w14:textId="23292779" w:rsidR="005B690E" w:rsidRDefault="005B690E"/>
    <w:p w14:paraId="7CDBFFFB" w14:textId="63D46F4D" w:rsidR="005B690E" w:rsidRDefault="005B690E">
      <w:r>
        <w:t>Word count:</w:t>
      </w:r>
      <w:r w:rsidR="00581DC3">
        <w:t xml:space="preserve"> </w:t>
      </w:r>
      <w:r w:rsidR="003A5EBC">
        <w:t>2697</w:t>
      </w:r>
    </w:p>
    <w:p w14:paraId="0BBE877B" w14:textId="1529FDB6" w:rsidR="005B690E" w:rsidRDefault="005B690E">
      <w:r>
        <w:t>Figures:</w:t>
      </w:r>
      <w:r w:rsidR="00581DC3">
        <w:t xml:space="preserve"> 2</w:t>
      </w:r>
    </w:p>
    <w:p w14:paraId="1EAF6781" w14:textId="19A5A0EB" w:rsidR="005B690E" w:rsidRDefault="005B690E">
      <w:r>
        <w:t>Tables:</w:t>
      </w:r>
      <w:r w:rsidR="00581DC3">
        <w:t xml:space="preserve"> </w:t>
      </w:r>
      <w:r w:rsidR="00793E24">
        <w:t>3</w:t>
      </w:r>
    </w:p>
    <w:p w14:paraId="1F42E8A6" w14:textId="43EA8B38" w:rsidR="005B690E" w:rsidRDefault="005B690E"/>
    <w:p w14:paraId="17EBAC8D" w14:textId="12056DC3" w:rsidR="005B690E" w:rsidRDefault="005B690E">
      <w:r>
        <w:t>Keywords: Paediatric Pharmacology, Drug Optimization, Deprescribing, Pharmacy, Paediatrics</w:t>
      </w:r>
    </w:p>
    <w:p w14:paraId="75507EDE" w14:textId="40F61859" w:rsidR="005B690E" w:rsidRDefault="00F37DC7">
      <w:r>
        <w:t>Running Head: Paediatric Clinical Pharmacology Service</w:t>
      </w:r>
    </w:p>
    <w:p w14:paraId="6386481A" w14:textId="59EC0616" w:rsidR="00F37DC7" w:rsidRDefault="00F37DC7">
      <w:r>
        <w:t xml:space="preserve">Corresponding author: Daniel B Hawcutt, Institute in the Park, University of Liverpool, Liverpool, L12 2AP. Email </w:t>
      </w:r>
      <w:hyperlink r:id="rId10" w:history="1">
        <w:r w:rsidRPr="00C12FD7">
          <w:rPr>
            <w:rStyle w:val="Hyperlink"/>
          </w:rPr>
          <w:t>dhawcutt@liverpool.ac.uk</w:t>
        </w:r>
      </w:hyperlink>
      <w:r>
        <w:t xml:space="preserve">. </w:t>
      </w:r>
    </w:p>
    <w:p w14:paraId="017E4F59" w14:textId="77777777" w:rsidR="0065185E" w:rsidRDefault="005B690E">
      <w:pPr>
        <w:sectPr w:rsidR="0065185E">
          <w:footerReference w:type="default" r:id="rId11"/>
          <w:pgSz w:w="11906" w:h="16838"/>
          <w:pgMar w:top="1440" w:right="1440" w:bottom="1440" w:left="1440" w:header="708" w:footer="708" w:gutter="0"/>
          <w:cols w:space="708"/>
          <w:docGrid w:linePitch="360"/>
        </w:sectPr>
      </w:pPr>
      <w:r>
        <w:br w:type="page"/>
      </w:r>
    </w:p>
    <w:p w14:paraId="688B25DE" w14:textId="65E0566C" w:rsidR="0065185E" w:rsidRDefault="0065185E" w:rsidP="0065185E">
      <w:r w:rsidRPr="0065185E">
        <w:rPr>
          <w:rStyle w:val="Heading1Char"/>
        </w:rPr>
        <w:lastRenderedPageBreak/>
        <w:t xml:space="preserve">What is already known about this </w:t>
      </w:r>
      <w:r w:rsidR="00614196" w:rsidRPr="0065185E">
        <w:rPr>
          <w:rStyle w:val="Heading1Char"/>
        </w:rPr>
        <w:t>subject?</w:t>
      </w:r>
      <w:r>
        <w:t xml:space="preserve"> </w:t>
      </w:r>
    </w:p>
    <w:p w14:paraId="3893DB27" w14:textId="6F4D87C3" w:rsidR="0065185E" w:rsidRDefault="0050271B" w:rsidP="0065185E">
      <w:pPr>
        <w:pStyle w:val="ListParagraph"/>
        <w:numPr>
          <w:ilvl w:val="0"/>
          <w:numId w:val="2"/>
        </w:numPr>
      </w:pPr>
      <w:r>
        <w:t>Paediatric clinical pharmacology and therapeutics sub-speciality training has been available via the Royal College of Paediatrics and Child Health for over 20 years.</w:t>
      </w:r>
    </w:p>
    <w:p w14:paraId="0C5E28FF" w14:textId="12ECBFC1" w:rsidR="0050271B" w:rsidRDefault="0050271B" w:rsidP="0065185E">
      <w:pPr>
        <w:pStyle w:val="ListParagraph"/>
        <w:numPr>
          <w:ilvl w:val="0"/>
          <w:numId w:val="2"/>
        </w:numPr>
      </w:pPr>
      <w:r>
        <w:t>Consultants in this sub-specialty have undertaken academic and general paediatric roles, but there have not been any established sub-specialist services to date in the UK</w:t>
      </w:r>
    </w:p>
    <w:p w14:paraId="1F850A02" w14:textId="225B3223" w:rsidR="0050271B" w:rsidRDefault="0050271B" w:rsidP="0065185E">
      <w:pPr>
        <w:pStyle w:val="ListParagraph"/>
        <w:numPr>
          <w:ilvl w:val="0"/>
          <w:numId w:val="2"/>
        </w:numPr>
      </w:pPr>
      <w:r>
        <w:t>Internationally, there are well established models of service delivery for paediatric clinical pharmacology</w:t>
      </w:r>
    </w:p>
    <w:p w14:paraId="0599E826" w14:textId="77777777" w:rsidR="0065185E" w:rsidRDefault="0065185E" w:rsidP="0065185E">
      <w:r w:rsidRPr="0065185E">
        <w:rPr>
          <w:rStyle w:val="Heading1Char"/>
        </w:rPr>
        <w:t>What this study adds:</w:t>
      </w:r>
      <w:r>
        <w:t xml:space="preserve"> </w:t>
      </w:r>
    </w:p>
    <w:p w14:paraId="3ED613A9" w14:textId="69247D72" w:rsidR="0065185E" w:rsidRDefault="0050271B" w:rsidP="005B690E">
      <w:pPr>
        <w:pStyle w:val="ListParagraph"/>
        <w:numPr>
          <w:ilvl w:val="0"/>
          <w:numId w:val="2"/>
        </w:numPr>
      </w:pPr>
      <w:r>
        <w:t>A paediatric clinical pharmacology service within a UK secondary/tertiary/quaternary children’s hospital is accepted by clinical colleagues, and the changes in medications</w:t>
      </w:r>
      <w:r w:rsidR="001F2F8F">
        <w:t xml:space="preserve"> are sustained</w:t>
      </w:r>
    </w:p>
    <w:p w14:paraId="37ED7387" w14:textId="44E7F631" w:rsidR="001F2F8F" w:rsidRDefault="001F2F8F" w:rsidP="005B690E">
      <w:pPr>
        <w:pStyle w:val="ListParagraph"/>
        <w:numPr>
          <w:ilvl w:val="0"/>
          <w:numId w:val="2"/>
        </w:numPr>
      </w:pPr>
      <w:r>
        <w:t>Deprescribing of medications in children is the most commonly required action on a paediatric clinical pharmacology ward round, and this impact</w:t>
      </w:r>
      <w:r w:rsidR="00793E24">
        <w:t>s</w:t>
      </w:r>
      <w:r>
        <w:t xml:space="preserve"> on the trust rates of polypharmacy. </w:t>
      </w:r>
    </w:p>
    <w:p w14:paraId="14416E1D" w14:textId="71E63290" w:rsidR="001F2F8F" w:rsidRDefault="001F2F8F" w:rsidP="005B690E">
      <w:pPr>
        <w:pStyle w:val="ListParagraph"/>
        <w:numPr>
          <w:ilvl w:val="0"/>
          <w:numId w:val="2"/>
        </w:numPr>
        <w:sectPr w:rsidR="001F2F8F">
          <w:pgSz w:w="11906" w:h="16838"/>
          <w:pgMar w:top="1440" w:right="1440" w:bottom="1440" w:left="1440" w:header="708" w:footer="708" w:gutter="0"/>
          <w:cols w:space="708"/>
          <w:docGrid w:linePitch="360"/>
        </w:sectPr>
      </w:pPr>
      <w:r>
        <w:t xml:space="preserve">At a trust level, paediatric clinical pharmacology can lead and/or support a range of medication related groups, from statutory committees like Drugs and Therapeutics to specialist areas (prescribing of cannabis containing products, valproate in female children with epilepsy). </w:t>
      </w:r>
    </w:p>
    <w:p w14:paraId="3CEB04BD" w14:textId="4CE31629" w:rsidR="005B690E" w:rsidRDefault="005B690E" w:rsidP="005B690E">
      <w:pPr>
        <w:pStyle w:val="Heading1"/>
      </w:pPr>
      <w:r>
        <w:lastRenderedPageBreak/>
        <w:t>Abstract</w:t>
      </w:r>
    </w:p>
    <w:p w14:paraId="391E47CF" w14:textId="59B59D86" w:rsidR="005B690E" w:rsidRDefault="005B690E" w:rsidP="005B690E"/>
    <w:p w14:paraId="276908E7" w14:textId="1CD7EDF6" w:rsidR="005B690E" w:rsidRDefault="005B690E" w:rsidP="005B690E">
      <w:pPr>
        <w:pStyle w:val="Heading2"/>
      </w:pPr>
      <w:r>
        <w:t>Introduction</w:t>
      </w:r>
    </w:p>
    <w:p w14:paraId="22D0B4EF" w14:textId="5F638546" w:rsidR="005B690E" w:rsidRDefault="00051728" w:rsidP="005B690E">
      <w:r>
        <w:t>Royal College of Paediatrics and Child Health sub-specialist training in Paediatric Clinical Pharmacology and Therapeutics has been delivered in the UK for 20 years</w:t>
      </w:r>
      <w:r w:rsidR="009B49D3">
        <w:t xml:space="preserve">, but no specialist clinical services have been set up previously. </w:t>
      </w:r>
      <w:r>
        <w:t xml:space="preserve">   </w:t>
      </w:r>
    </w:p>
    <w:p w14:paraId="69EB9749" w14:textId="2C3A2796" w:rsidR="005B690E" w:rsidRDefault="005B690E" w:rsidP="005B690E">
      <w:pPr>
        <w:pStyle w:val="Heading2"/>
      </w:pPr>
      <w:r>
        <w:t>Methods</w:t>
      </w:r>
    </w:p>
    <w:p w14:paraId="4E0D6ED9" w14:textId="7927B6E1" w:rsidR="005B690E" w:rsidRDefault="00051728" w:rsidP="005B690E">
      <w:r>
        <w:t xml:space="preserve">Prospective audit and service evaluation of paediatric clinical pharmacology service pilot phase and dedicated service at a </w:t>
      </w:r>
      <w:r w:rsidR="0037532F">
        <w:t>UK</w:t>
      </w:r>
      <w:r>
        <w:t xml:space="preserve"> children’s hospital. </w:t>
      </w:r>
    </w:p>
    <w:p w14:paraId="7A5747AA" w14:textId="593DD2FB" w:rsidR="005B690E" w:rsidRDefault="005B690E" w:rsidP="005B690E">
      <w:pPr>
        <w:pStyle w:val="Heading2"/>
      </w:pPr>
      <w:r>
        <w:t>Results</w:t>
      </w:r>
    </w:p>
    <w:p w14:paraId="33D3CB4A" w14:textId="1528FA49" w:rsidR="005B690E" w:rsidRPr="005A7793" w:rsidRDefault="00051728" w:rsidP="005B690E">
      <w:r w:rsidRPr="005A7793">
        <w:t xml:space="preserve">Pilot scheme </w:t>
      </w:r>
      <w:r w:rsidR="009B49D3">
        <w:t>(</w:t>
      </w:r>
      <w:r w:rsidR="006E5C4A">
        <w:t>May</w:t>
      </w:r>
      <w:r w:rsidR="00BC64B6">
        <w:t xml:space="preserve">-Oct </w:t>
      </w:r>
      <w:r w:rsidR="006E5C4A">
        <w:t>2019</w:t>
      </w:r>
      <w:r w:rsidRPr="005A7793">
        <w:t xml:space="preserve">), </w:t>
      </w:r>
      <w:r w:rsidR="009B49D3">
        <w:t xml:space="preserve">then </w:t>
      </w:r>
      <w:r w:rsidR="002F0612" w:rsidRPr="005A7793">
        <w:t xml:space="preserve">weekly </w:t>
      </w:r>
      <w:r w:rsidRPr="005A7793">
        <w:t xml:space="preserve">service </w:t>
      </w:r>
      <w:r w:rsidR="009B49D3">
        <w:t>(</w:t>
      </w:r>
      <w:r w:rsidRPr="005A7793">
        <w:t>established June 2020</w:t>
      </w:r>
      <w:r w:rsidR="009B49D3">
        <w:t>)</w:t>
      </w:r>
      <w:r w:rsidRPr="005A7793">
        <w:t>.</w:t>
      </w:r>
      <w:r w:rsidR="00441E3D">
        <w:t xml:space="preserve"> Service covers the </w:t>
      </w:r>
      <w:r w:rsidR="00A46E84">
        <w:t xml:space="preserve">High Dependency Unit, and </w:t>
      </w:r>
      <w:r w:rsidR="00793E24">
        <w:t>in</w:t>
      </w:r>
      <w:r w:rsidR="009B49D3">
        <w:t>patient</w:t>
      </w:r>
      <w:r w:rsidR="002B7DE9">
        <w:t>s</w:t>
      </w:r>
      <w:r w:rsidR="009B49D3">
        <w:t xml:space="preserve"> </w:t>
      </w:r>
      <w:r w:rsidR="002B7DE9">
        <w:t>with polypharmacy</w:t>
      </w:r>
      <w:r w:rsidR="00A46E84">
        <w:t xml:space="preserve">. </w:t>
      </w:r>
    </w:p>
    <w:p w14:paraId="70204410" w14:textId="3F84989E" w:rsidR="002F0612" w:rsidRPr="005A7793" w:rsidRDefault="009B49D3" w:rsidP="005B690E">
      <w:r>
        <w:t xml:space="preserve">The pilot demonstrated </w:t>
      </w:r>
      <w:r w:rsidR="005406FB">
        <w:rPr>
          <w:rFonts w:cstheme="minorHAnsi"/>
        </w:rPr>
        <w:t>high level</w:t>
      </w:r>
      <w:r>
        <w:rPr>
          <w:rFonts w:cstheme="minorHAnsi"/>
        </w:rPr>
        <w:t>s</w:t>
      </w:r>
      <w:r w:rsidR="005406FB">
        <w:rPr>
          <w:rFonts w:cstheme="minorHAnsi"/>
        </w:rPr>
        <w:t xml:space="preserve"> of </w:t>
      </w:r>
      <w:r w:rsidR="005406FB" w:rsidRPr="007F3C8E">
        <w:rPr>
          <w:rFonts w:cstheme="minorHAnsi"/>
        </w:rPr>
        <w:t>acceptance</w:t>
      </w:r>
      <w:r>
        <w:rPr>
          <w:rFonts w:cstheme="minorHAnsi"/>
        </w:rPr>
        <w:t>, with</w:t>
      </w:r>
      <w:r w:rsidR="005406FB">
        <w:rPr>
          <w:rFonts w:cstheme="minorHAnsi"/>
        </w:rPr>
        <w:t xml:space="preserve"> </w:t>
      </w:r>
      <w:r w:rsidR="005406FB" w:rsidRPr="007F3C8E">
        <w:rPr>
          <w:rFonts w:cstheme="minorHAnsi"/>
        </w:rPr>
        <w:t xml:space="preserve">89% of suggested </w:t>
      </w:r>
      <w:r>
        <w:rPr>
          <w:rFonts w:cstheme="minorHAnsi"/>
        </w:rPr>
        <w:t xml:space="preserve">medication </w:t>
      </w:r>
      <w:r w:rsidR="005406FB" w:rsidRPr="007F3C8E">
        <w:rPr>
          <w:rFonts w:cstheme="minorHAnsi"/>
        </w:rPr>
        <w:t>changes agreed by lead clinical team</w:t>
      </w:r>
      <w:r w:rsidR="0038046B">
        <w:rPr>
          <w:rFonts w:cstheme="minorHAnsi"/>
        </w:rPr>
        <w:t xml:space="preserve">, and </w:t>
      </w:r>
      <w:r>
        <w:rPr>
          <w:rFonts w:cstheme="minorHAnsi"/>
        </w:rPr>
        <w:t xml:space="preserve">success, with </w:t>
      </w:r>
      <w:r w:rsidR="005406FB" w:rsidRPr="007F3C8E">
        <w:rPr>
          <w:rFonts w:cstheme="minorHAnsi"/>
        </w:rPr>
        <w:t xml:space="preserve">97.5% of suggested changes continued until </w:t>
      </w:r>
      <w:r w:rsidR="0038046B">
        <w:rPr>
          <w:rFonts w:cstheme="minorHAnsi"/>
        </w:rPr>
        <w:t>d</w:t>
      </w:r>
      <w:r w:rsidR="005406FB" w:rsidRPr="007F3C8E">
        <w:rPr>
          <w:rFonts w:cstheme="minorHAnsi"/>
        </w:rPr>
        <w:t>is</w:t>
      </w:r>
      <w:r w:rsidR="005406FB">
        <w:rPr>
          <w:rFonts w:cstheme="minorHAnsi"/>
        </w:rPr>
        <w:t>charge/</w:t>
      </w:r>
      <w:r>
        <w:rPr>
          <w:rFonts w:cstheme="minorHAnsi"/>
        </w:rPr>
        <w:t xml:space="preserve">pilot </w:t>
      </w:r>
      <w:r w:rsidR="005406FB">
        <w:rPr>
          <w:rFonts w:cstheme="minorHAnsi"/>
        </w:rPr>
        <w:t>completion</w:t>
      </w:r>
      <w:r>
        <w:rPr>
          <w:rFonts w:cstheme="minorHAnsi"/>
        </w:rPr>
        <w:t>.</w:t>
      </w:r>
      <w:r w:rsidR="005406FB">
        <w:rPr>
          <w:rFonts w:cstheme="minorHAnsi"/>
        </w:rPr>
        <w:t xml:space="preserve"> </w:t>
      </w:r>
      <w:r w:rsidR="002F0612" w:rsidRPr="005A7793">
        <w:t xml:space="preserve">Economic analysis </w:t>
      </w:r>
      <w:r w:rsidR="006F3521">
        <w:t>estimated</w:t>
      </w:r>
      <w:r w:rsidR="002F0612" w:rsidRPr="005A7793">
        <w:t xml:space="preserve"> </w:t>
      </w:r>
      <w:r w:rsidR="00A30AD9">
        <w:t xml:space="preserve">direct </w:t>
      </w:r>
      <w:r w:rsidR="002F0612" w:rsidRPr="005A7793">
        <w:t>a</w:t>
      </w:r>
      <w:r w:rsidR="0038046B">
        <w:t>nnualised</w:t>
      </w:r>
      <w:r w:rsidR="002F0612" w:rsidRPr="005A7793">
        <w:t xml:space="preserve"> cost saving</w:t>
      </w:r>
      <w:r w:rsidR="00A30AD9">
        <w:t>s</w:t>
      </w:r>
      <w:r w:rsidR="002F0612" w:rsidRPr="005A7793">
        <w:t xml:space="preserve"> </w:t>
      </w:r>
      <w:r w:rsidR="00A30AD9">
        <w:t>o</w:t>
      </w:r>
      <w:r w:rsidR="006F3521">
        <w:t xml:space="preserve">n medications </w:t>
      </w:r>
      <w:r w:rsidR="002F0612" w:rsidRPr="005A7793">
        <w:t xml:space="preserve">of </w:t>
      </w:r>
      <w:r w:rsidR="0038046B">
        <w:t xml:space="preserve">up to </w:t>
      </w:r>
      <w:r w:rsidR="0038046B" w:rsidRPr="007F3C8E">
        <w:rPr>
          <w:rFonts w:cstheme="minorHAnsi"/>
        </w:rPr>
        <w:t>£10</w:t>
      </w:r>
      <w:r w:rsidR="0038046B">
        <w:rPr>
          <w:rFonts w:cstheme="minorHAnsi"/>
        </w:rPr>
        <w:t>,</w:t>
      </w:r>
      <w:r w:rsidR="0038046B" w:rsidRPr="007F3C8E">
        <w:rPr>
          <w:rFonts w:cstheme="minorHAnsi"/>
        </w:rPr>
        <w:t>0</w:t>
      </w:r>
      <w:r w:rsidR="006F3521">
        <w:rPr>
          <w:rFonts w:cstheme="minorHAnsi"/>
        </w:rPr>
        <w:t xml:space="preserve">00. </w:t>
      </w:r>
      <w:r w:rsidR="002F0612" w:rsidRPr="005A7793">
        <w:t xml:space="preserve"> </w:t>
      </w:r>
    </w:p>
    <w:p w14:paraId="2E624585" w14:textId="7E3A36D5" w:rsidR="006F3521" w:rsidRDefault="009B49D3" w:rsidP="005B690E">
      <w:r>
        <w:t xml:space="preserve">After 20 ward rounds of the established service, </w:t>
      </w:r>
      <w:r w:rsidR="006F3521">
        <w:t>270 po</w:t>
      </w:r>
      <w:r>
        <w:t>tential</w:t>
      </w:r>
      <w:r w:rsidR="006F3521">
        <w:t xml:space="preserve"> medication changes were identified, 213 were carried out (78.9%)</w:t>
      </w:r>
      <w:r>
        <w:t>.</w:t>
      </w:r>
      <w:r w:rsidR="006F3521">
        <w:t xml:space="preserve"> </w:t>
      </w:r>
      <w:r>
        <w:t>The most common were deprescribing</w:t>
      </w:r>
      <w:r w:rsidR="006B046F">
        <w:t xml:space="preserve"> (</w:t>
      </w:r>
      <w:r>
        <w:t>n=143), prescribing (n=47) and dose adjustment (n=8)</w:t>
      </w:r>
      <w:r w:rsidR="006B046F">
        <w:t xml:space="preserve">. </w:t>
      </w:r>
      <w:r w:rsidR="009E77C8">
        <w:t>Sevent</w:t>
      </w:r>
      <w:r>
        <w:t>y-</w:t>
      </w:r>
      <w:r w:rsidR="009E77C8">
        <w:t xml:space="preserve">five different medications </w:t>
      </w:r>
      <w:r>
        <w:t>were</w:t>
      </w:r>
      <w:r w:rsidR="006F3521">
        <w:t xml:space="preserve"> </w:t>
      </w:r>
      <w:r w:rsidR="006B046F">
        <w:t>deprescribed</w:t>
      </w:r>
      <w:r>
        <w:t>, most commonly</w:t>
      </w:r>
      <w:r w:rsidR="006F3521">
        <w:t xml:space="preserve"> </w:t>
      </w:r>
      <w:r w:rsidR="00303FE2">
        <w:t>Chloral Hydrate (n=12), Lactulose, Ibuprofen, Bio-Kult, and Sodium alginate (all n=4)</w:t>
      </w:r>
      <w:r w:rsidR="001F3824">
        <w:t>.</w:t>
      </w:r>
    </w:p>
    <w:p w14:paraId="4525910B" w14:textId="53972556" w:rsidR="0051352C" w:rsidRDefault="001F3824" w:rsidP="005B690E">
      <w:r>
        <w:t>T</w:t>
      </w:r>
      <w:r w:rsidR="00051728" w:rsidRPr="005A7793">
        <w:t>he percentage of inpatients prescribed</w:t>
      </w:r>
      <w:r w:rsidR="00402711">
        <w:t xml:space="preserve"> </w:t>
      </w:r>
      <w:r w:rsidR="00402711" w:rsidRPr="005A7793">
        <w:rPr>
          <w:rFonts w:cstheme="minorHAnsi"/>
        </w:rPr>
        <w:t>≥</w:t>
      </w:r>
      <w:r w:rsidR="00402711" w:rsidRPr="005A7793">
        <w:t>10 medications decreased from 38.5% to 32.1%</w:t>
      </w:r>
      <w:r w:rsidR="00402711">
        <w:t>, while the subset prescribed</w:t>
      </w:r>
      <w:r w:rsidR="00051728" w:rsidRPr="005A7793">
        <w:t xml:space="preserve"> </w:t>
      </w:r>
      <w:r w:rsidR="00051728" w:rsidRPr="005A7793">
        <w:rPr>
          <w:rFonts w:cstheme="minorHAnsi"/>
        </w:rPr>
        <w:t>≥</w:t>
      </w:r>
      <w:r w:rsidR="00051728" w:rsidRPr="005A7793">
        <w:t>20 medications decreased from 11.0% to 5.67%</w:t>
      </w:r>
      <w:r w:rsidR="002F0612" w:rsidRPr="005A7793">
        <w:t>. The mean number of medicines prescribed decreased from 9.0 to 8.0, while the median was unchanged at 7</w:t>
      </w:r>
      <w:r w:rsidR="00282C4F">
        <w:t xml:space="preserve">. </w:t>
      </w:r>
    </w:p>
    <w:p w14:paraId="04A3F9BB" w14:textId="73EDA986" w:rsidR="00051728" w:rsidRDefault="00793E24" w:rsidP="005B690E">
      <w:r>
        <w:t xml:space="preserve">Annual </w:t>
      </w:r>
      <w:r w:rsidR="00282C4F">
        <w:t xml:space="preserve">Yellow card reports </w:t>
      </w:r>
      <w:r w:rsidR="0051352C">
        <w:t xml:space="preserve">of suspected adverse drug reactions </w:t>
      </w:r>
      <w:r w:rsidR="00282C4F">
        <w:t>more than doubled</w:t>
      </w:r>
      <w:r w:rsidR="009B49D3">
        <w:t xml:space="preserve"> (n=66</w:t>
      </w:r>
      <w:r w:rsidR="00B27C6E">
        <w:t>).</w:t>
      </w:r>
    </w:p>
    <w:p w14:paraId="01C1339C" w14:textId="76C132B8" w:rsidR="005B690E" w:rsidRDefault="005B690E" w:rsidP="005B690E">
      <w:pPr>
        <w:pStyle w:val="Heading2"/>
      </w:pPr>
      <w:r>
        <w:t>Conclusion</w:t>
      </w:r>
    </w:p>
    <w:p w14:paraId="6CC3BEB1" w14:textId="3D27061B" w:rsidR="0017187D" w:rsidRDefault="002F0612" w:rsidP="0017187D">
      <w:r>
        <w:t xml:space="preserve">A UK model for sub-specialist paediatric clinical </w:t>
      </w:r>
      <w:r w:rsidR="00072AD8">
        <w:t>pharmacology</w:t>
      </w:r>
      <w:r>
        <w:t xml:space="preserve"> service delivery has demonstrated a </w:t>
      </w:r>
      <w:r w:rsidR="00D12C55">
        <w:t xml:space="preserve">positive </w:t>
      </w:r>
      <w:r>
        <w:t xml:space="preserve">clinical </w:t>
      </w:r>
      <w:r w:rsidR="00402711">
        <w:t>impact and</w:t>
      </w:r>
      <w:r>
        <w:t xml:space="preserve"> </w:t>
      </w:r>
      <w:r w:rsidR="006C57E8">
        <w:t>c</w:t>
      </w:r>
      <w:r>
        <w:t xml:space="preserve">ould be replicated at other UK secondary/tertiary children’s hospitals. </w:t>
      </w:r>
    </w:p>
    <w:p w14:paraId="51C6B499" w14:textId="77777777" w:rsidR="0017187D" w:rsidRDefault="0017187D">
      <w:r>
        <w:br w:type="page"/>
      </w:r>
    </w:p>
    <w:p w14:paraId="0019D0D7" w14:textId="34B924F9" w:rsidR="0017187D" w:rsidRDefault="0017187D" w:rsidP="0017187D">
      <w:pPr>
        <w:pStyle w:val="Heading1"/>
      </w:pPr>
      <w:r>
        <w:lastRenderedPageBreak/>
        <w:t>Introduction</w:t>
      </w:r>
    </w:p>
    <w:p w14:paraId="3DCC238C" w14:textId="5B7C8973" w:rsidR="0017187D" w:rsidRDefault="0017187D" w:rsidP="0017187D"/>
    <w:p w14:paraId="1366F484" w14:textId="677235EC" w:rsidR="00FB467B" w:rsidRDefault="00FF0DA7" w:rsidP="00FB467B">
      <w:r>
        <w:t>Clinical Pharmacology is a distinct medical specialty that examines all aspe</w:t>
      </w:r>
      <w:r w:rsidRPr="00FF0DA7">
        <w:t xml:space="preserve">cts of the relationship between drugs and humans. </w:t>
      </w:r>
      <w:r>
        <w:t xml:space="preserve">In the </w:t>
      </w:r>
      <w:r w:rsidR="003F4A99">
        <w:t>National Health Service (NHS)</w:t>
      </w:r>
      <w:r>
        <w:t>, it</w:t>
      </w:r>
      <w:r w:rsidRPr="00FF0DA7">
        <w:t xml:space="preserve"> is the only medical specialty focusing on the safe, effective</w:t>
      </w:r>
      <w:r>
        <w:t>,</w:t>
      </w:r>
      <w:r w:rsidRPr="00FF0DA7">
        <w:t xml:space="preserve"> and </w:t>
      </w:r>
      <w:r>
        <w:t>cost effective</w:t>
      </w:r>
      <w:r w:rsidRPr="00FF0DA7">
        <w:t xml:space="preserve"> use of medicines</w:t>
      </w:r>
      <w:r>
        <w:t xml:space="preserve"> </w:t>
      </w:r>
      <w:r>
        <w:fldChar w:fldCharType="begin"/>
      </w:r>
      <w:r>
        <w:instrText xml:space="preserve"> ADDIN EN.CITE &lt;EndNote&gt;&lt;Cite&gt;&lt;Author&gt;Society&lt;/Author&gt;&lt;Year&gt;2021&lt;/Year&gt;&lt;RecNum&gt;150&lt;/RecNum&gt;&lt;DisplayText&gt;[1]&lt;/DisplayText&gt;&lt;record&gt;&lt;rec-number&gt;150&lt;/rec-number&gt;&lt;foreign-keys&gt;&lt;key app="EN" db-id="vfz5x9saseddeqea0zrx2z0idp0sx02e5t9t" timestamp="1613557979"&gt;150&lt;/key&gt;&lt;/foreign-keys&gt;&lt;ref-type name="Web Page"&gt;12&lt;/ref-type&gt;&lt;contributors&gt;&lt;authors&gt;&lt;author&gt;British Pharmacological Society&lt;/author&gt;&lt;/authors&gt;&lt;/contributors&gt;&lt;titles&gt;&lt;title&gt;What is Clinical Pharmacology&lt;/title&gt;&lt;/titles&gt;&lt;volume&gt;2021&lt;/volume&gt;&lt;number&gt;17th February&lt;/number&gt;&lt;dates&gt;&lt;year&gt;2021&lt;/year&gt;&lt;/dates&gt;&lt;urls&gt;&lt;related-urls&gt;&lt;url&gt;https://www.bps.ac.uk/about/about-pharmacology/what-is-clinical-pharmacology&lt;/url&gt;&lt;/related-urls&gt;&lt;/urls&gt;&lt;/record&gt;&lt;/Cite&gt;&lt;/EndNote&gt;</w:instrText>
      </w:r>
      <w:r>
        <w:fldChar w:fldCharType="separate"/>
      </w:r>
      <w:r>
        <w:rPr>
          <w:noProof/>
        </w:rPr>
        <w:t>[1]</w:t>
      </w:r>
      <w:r>
        <w:fldChar w:fldCharType="end"/>
      </w:r>
      <w:r w:rsidRPr="00FF0DA7">
        <w:t>.</w:t>
      </w:r>
    </w:p>
    <w:p w14:paraId="53B1E794" w14:textId="44549253" w:rsidR="0017187D" w:rsidRDefault="001A2E67" w:rsidP="00FB467B">
      <w:r>
        <w:t xml:space="preserve">Within adult medicine, clinical pharmacology has established </w:t>
      </w:r>
      <w:r w:rsidR="003F4A99">
        <w:t xml:space="preserve">how it </w:t>
      </w:r>
      <w:r>
        <w:t>contribut</w:t>
      </w:r>
      <w:r w:rsidR="003F4A99">
        <w:t>es</w:t>
      </w:r>
      <w:r>
        <w:t xml:space="preserve"> to </w:t>
      </w:r>
      <w:r w:rsidR="003F4A99">
        <w:t xml:space="preserve">NHS clinical </w:t>
      </w:r>
      <w:r>
        <w:t>service delivery</w:t>
      </w:r>
      <w:r w:rsidR="003F4A99">
        <w:t xml:space="preserve">, </w:t>
      </w:r>
      <w:r>
        <w:t xml:space="preserve">academic research, and undergraduate/postgraduate teaching </w:t>
      </w:r>
      <w:r>
        <w:fldChar w:fldCharType="begin"/>
      </w:r>
      <w:r w:rsidR="00FF0DA7">
        <w:instrText xml:space="preserve"> ADDIN EN.CITE &lt;EndNote&gt;&lt;Cite&gt;&lt;Author&gt;Maxwell&lt;/Author&gt;&lt;Year&gt;2012&lt;/Year&gt;&lt;RecNum&gt;145&lt;/RecNum&gt;&lt;DisplayText&gt;[2]&lt;/DisplayText&gt;&lt;record&gt;&lt;rec-number&gt;145&lt;/rec-number&gt;&lt;foreign-keys&gt;&lt;key app="EN" db-id="vfz5x9saseddeqea0zrx2z0idp0sx02e5t9t" timestamp="1613556537"&gt;145&lt;/key&gt;&lt;/foreign-keys&gt;&lt;ref-type name="Journal Article"&gt;17&lt;/ref-type&gt;&lt;contributors&gt;&lt;authors&gt;&lt;author&gt;Maxwell, Simon R. J.&lt;/author&gt;&lt;/authors&gt;&lt;/contributors&gt;&lt;titles&gt;&lt;title&gt;An agenda for UK clinical pharmacology: How should teaching of undergraduates in clinical pharmacology and therapeutics be delivered and assessed?&lt;/title&gt;&lt;secondary-title&gt;British Journal of Clinical Pharmacology&lt;/secondary-title&gt;&lt;/titles&gt;&lt;periodical&gt;&lt;full-title&gt;British journal of clinical pharmacology&lt;/full-title&gt;&lt;/periodical&gt;&lt;pages&gt;893-899&lt;/pages&gt;&lt;volume&gt;73&lt;/volume&gt;&lt;number&gt;6&lt;/number&gt;&lt;dates&gt;&lt;year&gt;2012&lt;/year&gt;&lt;/dates&gt;&lt;isbn&gt;0306-5251&lt;/isbn&gt;&lt;urls&gt;&lt;related-urls&gt;&lt;url&gt;https://bpspubs.onlinelibrary.wiley.com/doi/abs/10.1111/j.1365-2125.2012.04232.x&lt;/url&gt;&lt;/related-urls&gt;&lt;/urls&gt;&lt;electronic-resource-num&gt;https://doi.org/10.1111/j.1365-2125.2012.04232.x&lt;/electronic-resource-num&gt;&lt;/record&gt;&lt;/Cite&gt;&lt;/EndNote&gt;</w:instrText>
      </w:r>
      <w:r>
        <w:fldChar w:fldCharType="separate"/>
      </w:r>
      <w:r w:rsidR="00FF0DA7">
        <w:rPr>
          <w:noProof/>
        </w:rPr>
        <w:t>[2]</w:t>
      </w:r>
      <w:r>
        <w:fldChar w:fldCharType="end"/>
      </w:r>
      <w:r w:rsidR="00CB256D">
        <w:t xml:space="preserve">. </w:t>
      </w:r>
      <w:r w:rsidR="00051728">
        <w:t xml:space="preserve">The Royal College of Paediatrics and Child Health </w:t>
      </w:r>
      <w:r w:rsidR="00CB256D">
        <w:t xml:space="preserve">(RCPCH) </w:t>
      </w:r>
      <w:r w:rsidR="00793E24">
        <w:t>in the UK has developed and delivers</w:t>
      </w:r>
      <w:r>
        <w:t xml:space="preserve"> an</w:t>
      </w:r>
      <w:r w:rsidR="00051728">
        <w:t xml:space="preserve"> accredited </w:t>
      </w:r>
      <w:r>
        <w:t xml:space="preserve">sub-specialist </w:t>
      </w:r>
      <w:r w:rsidR="00051728">
        <w:t xml:space="preserve">training scheme </w:t>
      </w:r>
      <w:r>
        <w:t xml:space="preserve">in paediatric clinical pharmacology and therapeutics </w:t>
      </w:r>
      <w:r>
        <w:fldChar w:fldCharType="begin"/>
      </w:r>
      <w:r w:rsidR="00793E24">
        <w:instrText xml:space="preserve"> ADDIN EN.CITE &lt;EndNote&gt;&lt;Cite&gt;&lt;Author&gt;Health&lt;/Author&gt;&lt;Year&gt;2021&lt;/Year&gt;&lt;RecNum&gt;146&lt;/RecNum&gt;&lt;DisplayText&gt;[3, 4]&lt;/DisplayText&gt;&lt;record&gt;&lt;rec-number&gt;146&lt;/rec-number&gt;&lt;foreign-keys&gt;&lt;key app="EN" db-id="vfz5x9saseddeqea0zrx2z0idp0sx02e5t9t" timestamp="1613556923"&gt;146&lt;/key&gt;&lt;/foreign-keys&gt;&lt;ref-type name="Web Page"&gt;12&lt;/ref-type&gt;&lt;contributors&gt;&lt;authors&gt;&lt;author&gt;Royal College of Paediatrics and Child Health&lt;/author&gt;&lt;/authors&gt;&lt;/contributors&gt;&lt;titles&gt;&lt;title&gt;Paediatric Clinical Pharmacology - sub specialty&lt;/title&gt;&lt;/titles&gt;&lt;volume&gt;2021&lt;/volume&gt;&lt;number&gt;17th February&lt;/number&gt;&lt;dates&gt;&lt;year&gt;2021&lt;/year&gt;&lt;/dates&gt;&lt;urls&gt;&lt;related-urls&gt;&lt;url&gt;https://www.rcpch.ac.uk/resources/paediatric-clinical-pharmacology-sub-specialty&lt;/url&gt;&lt;/related-urls&gt;&lt;/urls&gt;&lt;/record&gt;&lt;/Cite&gt;&lt;Cite&gt;&lt;Author&gt;Choonara&lt;/Author&gt;&lt;Year&gt;2004&lt;/Year&gt;&lt;RecNum&gt;158&lt;/RecNum&gt;&lt;record&gt;&lt;rec-number&gt;158&lt;/rec-number&gt;&lt;foreign-keys&gt;&lt;key app="EN" db-id="vfz5x9saseddeqea0zrx2z0idp0sx02e5t9t" timestamp="1620916814"&gt;158&lt;/key&gt;&lt;/foreign-keys&gt;&lt;ref-type name="Journal Article"&gt;17&lt;/ref-type&gt;&lt;contributors&gt;&lt;authors&gt;&lt;author&gt;Choonara, Imti&lt;/author&gt;&lt;author&gt;Dewit, Odile&lt;/author&gt;&lt;author&gt;Harrop, Emily&lt;/author&gt;&lt;author&gt;Howarth, Sheila&lt;/author&gt;&lt;author&gt;Helms, Peter&lt;/author&gt;&lt;author&gt;Kanabar, Dipak&lt;/author&gt;&lt;author&gt;Lenney, Warren&lt;/author&gt;&lt;author&gt;Rylance, George&lt;/author&gt;&lt;author&gt;Vallance, Patrick&lt;/author&gt;&lt;/authors&gt;&lt;/contributors&gt;&lt;titles&gt;&lt;title&gt;Training in paediatric clinical pharmacology in the UK&lt;/title&gt;&lt;secondary-title&gt;British journal of clinical pharmacology&lt;/secondary-title&gt;&lt;/titles&gt;&lt;periodical&gt;&lt;full-title&gt;British journal of clinical pharmacology&lt;/full-title&gt;&lt;/periodical&gt;&lt;pages&gt;217-218&lt;/pages&gt;&lt;volume&gt;58&lt;/volume&gt;&lt;number&gt;2&lt;/number&gt;&lt;dates&gt;&lt;year&gt;2004&lt;/year&gt;&lt;/dates&gt;&lt;isbn&gt;0306-5251&lt;/isbn&gt;&lt;urls&gt;&lt;/urls&gt;&lt;/record&gt;&lt;/Cite&gt;&lt;/EndNote&gt;</w:instrText>
      </w:r>
      <w:r>
        <w:fldChar w:fldCharType="separate"/>
      </w:r>
      <w:r w:rsidR="00793E24">
        <w:rPr>
          <w:noProof/>
        </w:rPr>
        <w:t>[3, 4]</w:t>
      </w:r>
      <w:r>
        <w:fldChar w:fldCharType="end"/>
      </w:r>
      <w:r w:rsidR="00D32C8B" w:rsidRPr="00D32C8B">
        <w:rPr>
          <w:b/>
        </w:rPr>
        <w:t xml:space="preserve"> </w:t>
      </w:r>
      <w:r w:rsidR="00D32C8B">
        <w:rPr>
          <w:b/>
        </w:rPr>
        <w:t xml:space="preserve">. </w:t>
      </w:r>
      <w:r w:rsidR="00D32C8B" w:rsidRPr="00D32C8B">
        <w:t>The areas covered by this training, as well as roles</w:t>
      </w:r>
      <w:r w:rsidR="000B1265">
        <w:t xml:space="preserve"> for paediatric clinical pharmacologists in academia and teaching have been </w:t>
      </w:r>
      <w:r w:rsidR="00FF0DA7">
        <w:t>developed</w:t>
      </w:r>
      <w:r w:rsidR="00D32C8B">
        <w:t xml:space="preserve"> </w:t>
      </w:r>
      <w:r w:rsidR="00D32C8B">
        <w:fldChar w:fldCharType="begin"/>
      </w:r>
      <w:r w:rsidR="00D32C8B">
        <w:instrText xml:space="preserve"> ADDIN EN.CITE &lt;EndNote&gt;&lt;Cite&gt;&lt;Author&gt;Choonara&lt;/Author&gt;&lt;Year&gt;2014&lt;/Year&gt;&lt;RecNum&gt;159&lt;/RecNum&gt;&lt;DisplayText&gt;[5]&lt;/DisplayText&gt;&lt;record&gt;&lt;rec-number&gt;159&lt;/rec-number&gt;&lt;foreign-keys&gt;&lt;key app="EN" db-id="vfz5x9saseddeqea0zrx2z0idp0sx02e5t9t" timestamp="1620917073"&gt;159&lt;/key&gt;&lt;/foreign-keys&gt;&lt;ref-type name="Journal Article"&gt;17&lt;/ref-type&gt;&lt;contributors&gt;&lt;authors&gt;&lt;author&gt;Choonara, Imti&lt;/author&gt;&lt;author&gt;Sammons, Helen&lt;/author&gt;&lt;/authors&gt;&lt;/contributors&gt;&lt;titles&gt;&lt;title&gt;Paediatric clinical pharmacology in the UK&lt;/title&gt;&lt;secondary-title&gt;Archives of disease in childhood&lt;/secondary-title&gt;&lt;/titles&gt;&lt;periodical&gt;&lt;full-title&gt;Archives of Disease in Childhood&lt;/full-title&gt;&lt;/periodical&gt;&lt;pages&gt;1143-1146&lt;/pages&gt;&lt;volume&gt;99&lt;/volume&gt;&lt;number&gt;12&lt;/number&gt;&lt;dates&gt;&lt;year&gt;2014&lt;/year&gt;&lt;/dates&gt;&lt;isbn&gt;0003-9888&lt;/isbn&gt;&lt;urls&gt;&lt;/urls&gt;&lt;/record&gt;&lt;/Cite&gt;&lt;/EndNote&gt;</w:instrText>
      </w:r>
      <w:r w:rsidR="00D32C8B">
        <w:fldChar w:fldCharType="separate"/>
      </w:r>
      <w:r w:rsidR="00D32C8B">
        <w:rPr>
          <w:noProof/>
        </w:rPr>
        <w:t>[5]</w:t>
      </w:r>
      <w:r w:rsidR="00D32C8B">
        <w:fldChar w:fldCharType="end"/>
      </w:r>
      <w:r w:rsidR="000B1265">
        <w:t xml:space="preserve">. However, unlike other countries, a clinical service has not been developed in the UK, with sub-specialists in the UK </w:t>
      </w:r>
      <w:r w:rsidR="003F4A99">
        <w:t xml:space="preserve">contributing clinically via </w:t>
      </w:r>
      <w:r w:rsidR="000B1265">
        <w:t xml:space="preserve">general paediatric consultant posts or in specialist positions (e.g. National Poisons Centre). Across Europe and in </w:t>
      </w:r>
      <w:r w:rsidR="00FF0DA7">
        <w:t>North America</w:t>
      </w:r>
      <w:r w:rsidR="000B1265">
        <w:t xml:space="preserve">, centres of excellence </w:t>
      </w:r>
      <w:r w:rsidR="00FF0DA7">
        <w:t xml:space="preserve">exist </w:t>
      </w:r>
      <w:r w:rsidR="000B1265">
        <w:t xml:space="preserve">where paediatric clinical pharmacology </w:t>
      </w:r>
      <w:r w:rsidR="00FF0DA7">
        <w:t xml:space="preserve">services </w:t>
      </w:r>
      <w:r w:rsidR="000B1265">
        <w:t xml:space="preserve">are well established and contribute to patient care directly </w:t>
      </w:r>
      <w:r w:rsidR="000B1265">
        <w:fldChar w:fldCharType="begin">
          <w:fldData xml:space="preserve">PEVuZE5vdGU+PENpdGU+PEF1dGhvcj5FaWNoZWxiYXVtPC9BdXRob3I+PFllYXI+MjAxODwvWWVh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</w:fldData>
        </w:fldChar>
      </w:r>
      <w:r w:rsidR="00D32C8B">
        <w:instrText xml:space="preserve"> ADDIN EN.CITE </w:instrText>
      </w:r>
      <w:r w:rsidR="00D32C8B">
        <w:fldChar w:fldCharType="begin">
          <w:fldData xml:space="preserve">PEVuZE5vdGU+PENpdGU+PEF1dGhvcj5FaWNoZWxiYXVtPC9BdXRob3I+PFllYXI+MjAxODwvWWVh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</w:fldData>
        </w:fldChar>
      </w:r>
      <w:r w:rsidR="00D32C8B">
        <w:instrText xml:space="preserve"> ADDIN EN.CITE.DATA </w:instrText>
      </w:r>
      <w:r w:rsidR="00D32C8B">
        <w:fldChar w:fldCharType="end"/>
      </w:r>
      <w:r w:rsidR="000B1265">
        <w:fldChar w:fldCharType="separate"/>
      </w:r>
      <w:r w:rsidR="00D32C8B">
        <w:rPr>
          <w:noProof/>
        </w:rPr>
        <w:t>[6-8]</w:t>
      </w:r>
      <w:r w:rsidR="000B1265">
        <w:fldChar w:fldCharType="end"/>
      </w:r>
      <w:r w:rsidR="000B1265">
        <w:t>.</w:t>
      </w:r>
      <w:r>
        <w:t xml:space="preserve"> </w:t>
      </w:r>
    </w:p>
    <w:p w14:paraId="30B76C55" w14:textId="496A954C" w:rsidR="00E66702" w:rsidRDefault="003F4A99" w:rsidP="00FF0DA7">
      <w:r>
        <w:t xml:space="preserve">Children and young people (CYP) deserve medical treatments that are of the same quality and safety as adults. </w:t>
      </w:r>
      <w:r w:rsidR="00FF0DA7">
        <w:t xml:space="preserve">Within paediatrics, </w:t>
      </w:r>
      <w:r w:rsidR="00D32C8B">
        <w:t xml:space="preserve">despite formularies such as the British National Formulary for Children (BNFc), there is evidence that prescriptions for similar conditions in CYP in different healthcare settings or geographical areas vary considerably, </w:t>
      </w:r>
      <w:r w:rsidR="00D32C8B" w:rsidRPr="00D32C8B">
        <w:t xml:space="preserve">indicating that there are still considerable improvements to be made in implementing rational prescribing in the UK </w:t>
      </w:r>
      <w:r w:rsidR="00D32C8B">
        <w:fldChar w:fldCharType="begin"/>
      </w:r>
      <w:r w:rsidR="00D32C8B">
        <w:instrText xml:space="preserve"> ADDIN EN.CITE &lt;EndNote&gt;&lt;Cite&gt;&lt;Author&gt;Choonara&lt;/Author&gt;&lt;Year&gt;2013&lt;/Year&gt;&lt;RecNum&gt;161&lt;/RecNum&gt;&lt;DisplayText&gt;[9]&lt;/DisplayText&gt;&lt;record&gt;&lt;rec-number&gt;161&lt;/rec-number&gt;&lt;foreign-keys&gt;&lt;key app="EN" db-id="vfz5x9saseddeqea0zrx2z0idp0sx02e5t9t" timestamp="1620917624"&gt;161&lt;/key&gt;&lt;/foreign-keys&gt;&lt;ref-type name="Generic"&gt;13&lt;/ref-type&gt;&lt;contributors&gt;&lt;authors&gt;&lt;author&gt;Choonara, Imti&lt;/author&gt;&lt;/authors&gt;&lt;/contributors&gt;&lt;titles&gt;&lt;title&gt;Rational prescribing is important in all settings&lt;/title&gt;&lt;/titles&gt;&lt;dates&gt;&lt;year&gt;2013&lt;/year&gt;&lt;/dates&gt;&lt;publisher&gt;BMJ Publishing Group Ltd&lt;/publisher&gt;&lt;isbn&gt;0003-9888&lt;/isbn&gt;&lt;urls&gt;&lt;/urls&gt;&lt;/record&gt;&lt;/Cite&gt;&lt;/EndNote&gt;</w:instrText>
      </w:r>
      <w:r w:rsidR="00D32C8B">
        <w:fldChar w:fldCharType="separate"/>
      </w:r>
      <w:r w:rsidR="00D32C8B">
        <w:rPr>
          <w:noProof/>
        </w:rPr>
        <w:t>[9]</w:t>
      </w:r>
      <w:r w:rsidR="00D32C8B">
        <w:fldChar w:fldCharType="end"/>
      </w:r>
      <w:r w:rsidR="00D32C8B">
        <w:t xml:space="preserve">. In addition, </w:t>
      </w:r>
      <w:r w:rsidR="00FF0DA7">
        <w:t xml:space="preserve">the number of medications prescribed is increasing, such that 8% of all CYP take two or more medicines </w:t>
      </w:r>
      <w:r w:rsidR="00FF0DA7">
        <w:fldChar w:fldCharType="begin">
          <w:fldData xml:space="preserve">PEVuZE5vdGU+PENpdGU+PEF1dGhvcj5RYXRvPC9BdXRob3I+PFllYXI+MjAxODwvWWVhcj48UmVj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=
</w:fldData>
        </w:fldChar>
      </w:r>
      <w:r w:rsidR="00D32C8B">
        <w:instrText xml:space="preserve"> ADDIN EN.CITE </w:instrText>
      </w:r>
      <w:r w:rsidR="00D32C8B">
        <w:fldChar w:fldCharType="begin">
          <w:fldData xml:space="preserve">PEVuZE5vdGU+PENpdGU+PEF1dGhvcj5RYXRvPC9BdXRob3I+PFllYXI+MjAxODwvWWVhcj48UmVj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=
</w:fldData>
        </w:fldChar>
      </w:r>
      <w:r w:rsidR="00D32C8B">
        <w:instrText xml:space="preserve"> ADDIN EN.CITE.DATA </w:instrText>
      </w:r>
      <w:r w:rsidR="00D32C8B">
        <w:fldChar w:fldCharType="end"/>
      </w:r>
      <w:r w:rsidR="00FF0DA7">
        <w:fldChar w:fldCharType="separate"/>
      </w:r>
      <w:r w:rsidR="00D32C8B">
        <w:rPr>
          <w:noProof/>
        </w:rPr>
        <w:t>[10, 11]</w:t>
      </w:r>
      <w:r w:rsidR="00FF0DA7">
        <w:fldChar w:fldCharType="end"/>
      </w:r>
      <w:r w:rsidR="00FF0DA7">
        <w:t>.</w:t>
      </w:r>
      <w:r w:rsidR="00CB256D">
        <w:t xml:space="preserve"> As treatments improve, the number of CYP surviving with complex conditions is also increasing </w:t>
      </w:r>
      <w:r w:rsidR="00CB256D">
        <w:fldChar w:fldCharType="begin"/>
      </w:r>
      <w:r w:rsidR="00D32C8B">
        <w:instrText xml:space="preserve"> ADDIN EN.CITE &lt;EndNote&gt;&lt;Cite&gt;&lt;Author&gt;Boyle&lt;/Author&gt;&lt;Year&gt;2011&lt;/Year&gt;&lt;RecNum&gt;1076&lt;/RecNum&gt;&lt;DisplayText&gt;[12]&lt;/DisplayText&gt;&lt;record&gt;&lt;rec-number&gt;1076&lt;/rec-number&gt;&lt;foreign-keys&gt;&lt;key app="EN" db-id="2ftt0z59bpt00qesv5b50zdsrswt2retr5ws" timestamp="1608145771"&gt;1076&lt;/key&gt;&lt;/foreign-keys&gt;&lt;ref-type name="Journal Article"&gt;17&lt;/ref-type&gt;&lt;contributors&gt;&lt;authors&gt;&lt;author&gt;Boyle, Coleen A.&lt;/author&gt;&lt;author&gt;Boulet, Sheree&lt;/author&gt;&lt;author&gt;Schieve, Laura A.&lt;/author&gt;&lt;author&gt;Cohen, Robin A.&lt;/author&gt;&lt;author&gt;Blumberg, Stephen J.&lt;/author&gt;&lt;author&gt;Yeargin-Allsopp, Marshalyn&lt;/author&gt;&lt;author&gt;Visser, Susanna&lt;/author&gt;&lt;author&gt;Kogan, Michael D.&lt;/author&gt;&lt;/authors&gt;&lt;/contributors&gt;&lt;titles&gt;&lt;title&gt;Trends in the Prevalence of Developmental Disabilities in US Children, 1997–2008&lt;/title&gt;&lt;secondary-title&gt;Pediatrics&lt;/secondary-title&gt;&lt;/titles&gt;&lt;periodical&gt;&lt;full-title&gt;Pediatrics&lt;/full-title&gt;&lt;abbr-1&gt;Pediatrics&lt;/abbr-1&gt;&lt;/periodical&gt;&lt;pages&gt;1034-1042&lt;/pages&gt;&lt;volume&gt;127&lt;/volume&gt;&lt;number&gt;6&lt;/number&gt;&lt;dates&gt;&lt;year&gt;2011&lt;/year&gt;&lt;/dates&gt;&lt;urls&gt;&lt;related-urls&gt;&lt;url&gt;https://pediatrics.aappublications.org/content/pediatrics/127/6/1034.full.pdf&lt;/url&gt;&lt;/related-urls&gt;&lt;/urls&gt;&lt;electronic-resource-num&gt;10.1542/peds.2010-2989&lt;/electronic-resource-num&gt;&lt;/record&gt;&lt;/Cite&gt;&lt;/EndNote&gt;</w:instrText>
      </w:r>
      <w:r w:rsidR="00CB256D">
        <w:fldChar w:fldCharType="separate"/>
      </w:r>
      <w:r w:rsidR="00D32C8B">
        <w:rPr>
          <w:noProof/>
        </w:rPr>
        <w:t>[12]</w:t>
      </w:r>
      <w:r w:rsidR="00CB256D">
        <w:fldChar w:fldCharType="end"/>
      </w:r>
      <w:r w:rsidR="00CB256D">
        <w:t xml:space="preserve">, who have increased likelihood of problematic polypharmacy. The use of unlicensed and off label medications can be </w:t>
      </w:r>
      <w:r w:rsidR="00CB256D" w:rsidRPr="00CB256D">
        <w:t>necessary in paediatric practice</w:t>
      </w:r>
      <w:r w:rsidR="00CB256D">
        <w:t xml:space="preserve"> </w:t>
      </w:r>
      <w:r w:rsidR="00CB256D">
        <w:fldChar w:fldCharType="begin"/>
      </w:r>
      <w:r w:rsidR="00D32C8B">
        <w:instrText xml:space="preserve"> ADDIN EN.CITE &lt;EndNote&gt;&lt;Cite&gt;&lt;Author&gt;Joint standing committee on medicines&lt;/Author&gt;&lt;Year&gt;2013&lt;/Year&gt;&lt;RecNum&gt;151&lt;/RecNum&gt;&lt;DisplayText&gt;[13]&lt;/DisplayText&gt;&lt;record&gt;&lt;rec-number&gt;151&lt;/rec-number&gt;&lt;foreign-keys&gt;&lt;key app="EN" db-id="vfz5x9saseddeqea0zrx2z0idp0sx02e5t9t" timestamp="1613558991"&gt;151&lt;/key&gt;&lt;/foreign-keys&gt;&lt;ref-type name="Report"&gt;27&lt;/ref-type&gt;&lt;contributors&gt;&lt;authors&gt;&lt;author&gt;Joint standing committee on medicines, Neonatal and Paediatric Pharmacists Group (NPPG) and the Royal College of Paediatrics and Child Health&lt;/author&gt;&lt;/authors&gt;&lt;/contributors&gt;&lt;titles&gt;&lt;title&gt;The use of unlicensed medicines, or licensed medicines for unlicensed applications in paediatric practice&lt;/title&gt;&lt;/titles&gt;&lt;dates&gt;&lt;year&gt;2013&lt;/year&gt;&lt;/dates&gt;&lt;urls&gt;&lt;related-urls&gt;&lt;url&gt;https://www.rcpch.ac.uk/resources/use-unlicensed-medicines-or-licensed-medicines-unlicensed-applications-paediatric&lt;/url&gt;&lt;/related-urls&gt;&lt;/urls&gt;&lt;/record&gt;&lt;/Cite&gt;&lt;/EndNote&gt;</w:instrText>
      </w:r>
      <w:r w:rsidR="00CB256D">
        <w:fldChar w:fldCharType="separate"/>
      </w:r>
      <w:r w:rsidR="00D32C8B">
        <w:rPr>
          <w:noProof/>
        </w:rPr>
        <w:t>[13]</w:t>
      </w:r>
      <w:r w:rsidR="00CB256D">
        <w:fldChar w:fldCharType="end"/>
      </w:r>
      <w:r w:rsidR="00CB256D" w:rsidRPr="00CB256D">
        <w:t>.</w:t>
      </w:r>
      <w:r w:rsidR="00CB256D">
        <w:t xml:space="preserve"> </w:t>
      </w:r>
      <w:r w:rsidR="00E91C26">
        <w:t xml:space="preserve">New medications, and new indications for older medicines, require scrutiny at trust level on drugs and therapeutics committees. </w:t>
      </w:r>
      <w:r w:rsidR="00CB256D">
        <w:t xml:space="preserve">Adverse drug reactions are responsible for 3% of all paediatric admissions, and complicate 15% of inpatient stays </w:t>
      </w:r>
      <w:r w:rsidR="00CB256D">
        <w:fldChar w:fldCharType="begin">
          <w:fldData xml:space="preserve">PEVuZE5vdGU+PENpdGU+PEF1dGhvcj5HYWxsYWdoZXI8L0F1dGhvcj48WWVhcj4yMDEyPC9ZZWFy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</w:fldData>
        </w:fldChar>
      </w:r>
      <w:r w:rsidR="00D32C8B">
        <w:instrText xml:space="preserve"> ADDIN EN.CITE </w:instrText>
      </w:r>
      <w:r w:rsidR="00D32C8B">
        <w:fldChar w:fldCharType="begin">
          <w:fldData xml:space="preserve">PEVuZE5vdGU+PENpdGU+PEF1dGhvcj5HYWxsYWdoZXI8L0F1dGhvcj48WWVhcj4yMDEyPC9ZZWFy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</w:fldData>
        </w:fldChar>
      </w:r>
      <w:r w:rsidR="00D32C8B">
        <w:instrText xml:space="preserve"> ADDIN EN.CITE.DATA </w:instrText>
      </w:r>
      <w:r w:rsidR="00D32C8B">
        <w:fldChar w:fldCharType="end"/>
      </w:r>
      <w:r w:rsidR="00CB256D">
        <w:fldChar w:fldCharType="separate"/>
      </w:r>
      <w:r w:rsidR="00D32C8B">
        <w:rPr>
          <w:noProof/>
        </w:rPr>
        <w:t>[14, 15]</w:t>
      </w:r>
      <w:r w:rsidR="00CB256D">
        <w:fldChar w:fldCharType="end"/>
      </w:r>
      <w:r w:rsidR="00E91C26">
        <w:t xml:space="preserve">, but reporting to spontaneous reporting schemes to identify these suspected harms remains low </w:t>
      </w:r>
      <w:r w:rsidR="00BB5833">
        <w:fldChar w:fldCharType="begin"/>
      </w:r>
      <w:r w:rsidR="00D32C8B">
        <w:instrText xml:space="preserve"> ADDIN EN.CITE &lt;EndNote&gt;&lt;Cite&gt;&lt;Author&gt;Hawcutt&lt;/Author&gt;&lt;Year&gt;2012&lt;/Year&gt;&lt;RecNum&gt;9&lt;/RecNum&gt;&lt;DisplayText&gt;[16, 17]&lt;/DisplayText&gt;&lt;record&gt;&lt;rec-number&gt;9&lt;/rec-number&gt;&lt;foreign-keys&gt;&lt;key app="EN" db-id="vfz5x9saseddeqea0zrx2z0idp0sx02e5t9t" timestamp="1540477118"&gt;9&lt;/key&gt;&lt;/foreign-keys&gt;&lt;ref-type name="Journal Article"&gt;17&lt;/ref-type&gt;&lt;contributors&gt;&lt;authors&gt;&lt;author&gt;Hawcutt, Daniel B&lt;/author&gt;&lt;author&gt;Mainie, Pramod&lt;/author&gt;&lt;author&gt;Riordan, Andrew&lt;/author&gt;&lt;author&gt;Smyth, Rosalind L&lt;/author&gt;&lt;author&gt;Pirmohamed, Munir&lt;/author&gt;&lt;/authors&gt;&lt;/contributors&gt;&lt;titles&gt;&lt;title&gt;Reported paediatric adverse drug reactions in the UK 2000–2009&lt;/title&gt;&lt;secondary-title&gt;British journal of clinical pharmacology&lt;/secondary-title&gt;&lt;/titles&gt;&lt;periodical&gt;&lt;full-title&gt;British journal of clinical pharmacology&lt;/full-title&gt;&lt;/periodical&gt;&lt;pages&gt;437-446&lt;/pages&gt;&lt;volume&gt;73&lt;/volume&gt;&lt;number&gt;3&lt;/number&gt;&lt;dates&gt;&lt;year&gt;2012&lt;/year&gt;&lt;/dates&gt;&lt;isbn&gt;0306-5251&lt;/isbn&gt;&lt;urls&gt;&lt;/urls&gt;&lt;/record&gt;&lt;/Cite&gt;&lt;Cite&gt;&lt;Author&gt;Hawcutt&lt;/Author&gt;&lt;Year&gt;2016&lt;/Year&gt;&lt;RecNum&gt;61&lt;/RecNum&gt;&lt;record&gt;&lt;rec-number&gt;61&lt;/rec-number&gt;&lt;foreign-keys&gt;&lt;key app="EN" db-id="vfz5x9saseddeqea0zrx2z0idp0sx02e5t9t" timestamp="1549386881"&gt;61&lt;/key&gt;&lt;/foreign-keys&gt;&lt;ref-type name="Journal Article"&gt;17&lt;/ref-type&gt;&lt;contributors&gt;&lt;authors&gt;&lt;author&gt;Hawcutt, Daniel B&lt;/author&gt;&lt;author&gt;Russell, Nicki‐Jayne&lt;/author&gt;&lt;author&gt;Maqsood, Hannah&lt;/author&gt;&lt;author&gt;Kouranloo, Koushan&lt;/author&gt;&lt;author&gt;Gomberg, Simon&lt;/author&gt;&lt;author&gt;Waitt, Catriona&lt;/author&gt;&lt;author&gt;Sharp, Andrew&lt;/author&gt;&lt;author&gt;Riordan, Andrew&lt;/author&gt;&lt;author&gt;Turner, Mark A&lt;/author&gt;&lt;/authors&gt;&lt;/contributors&gt;&lt;titles&gt;&lt;title&gt;Spontaneous adverse drug reaction reports for neonates and infants in the UK 2001–2010: content and utility analysis&lt;/title&gt;&lt;secondary-title&gt;British journal of clinical pharmacology&lt;/secondary-title&gt;&lt;/titles&gt;&lt;periodical&gt;&lt;full-title&gt;British journal of clinical pharmacology&lt;/full-title&gt;&lt;/periodical&gt;&lt;pages&gt;1601-1612&lt;/pages&gt;&lt;volume&gt;82&lt;/volume&gt;&lt;number&gt;6&lt;/number&gt;&lt;dates&gt;&lt;year&gt;2016&lt;/year&gt;&lt;/dates&gt;&lt;isbn&gt;1365-2125&lt;/isbn&gt;&lt;urls&gt;&lt;/urls&gt;&lt;/record&gt;&lt;/Cite&gt;&lt;/EndNote&gt;</w:instrText>
      </w:r>
      <w:r w:rsidR="00BB5833">
        <w:fldChar w:fldCharType="separate"/>
      </w:r>
      <w:r w:rsidR="00D32C8B">
        <w:rPr>
          <w:noProof/>
        </w:rPr>
        <w:t>[16, 17]</w:t>
      </w:r>
      <w:r w:rsidR="00BB5833">
        <w:fldChar w:fldCharType="end"/>
      </w:r>
      <w:r w:rsidR="00BB5833">
        <w:t>.</w:t>
      </w:r>
      <w:r w:rsidR="00E91C26">
        <w:t xml:space="preserve"> </w:t>
      </w:r>
      <w:r w:rsidR="00BB5833">
        <w:t xml:space="preserve">There are initiatives and new technologies (e.g. deprescribing and pharmacogenomics) related to children’s medicines that will require </w:t>
      </w:r>
      <w:r w:rsidR="00E66702">
        <w:t xml:space="preserve">evaluation, and if appropriate, </w:t>
      </w:r>
      <w:r w:rsidR="00BB5833">
        <w:t xml:space="preserve">integration into </w:t>
      </w:r>
      <w:r>
        <w:t>NHS services</w:t>
      </w:r>
      <w:r w:rsidR="00E66702">
        <w:t>.</w:t>
      </w:r>
      <w:r w:rsidRPr="003F4A99">
        <w:t xml:space="preserve"> </w:t>
      </w:r>
      <w:r>
        <w:t>There is therefore a need for specialist paediatric clinicians whose focus is on the safe and effective use of medicines.</w:t>
      </w:r>
    </w:p>
    <w:p w14:paraId="5E812283" w14:textId="30412FD9" w:rsidR="00612B80" w:rsidRPr="00D605C3" w:rsidRDefault="00612B80" w:rsidP="00612B80">
      <w:r w:rsidRPr="00D605C3">
        <w:t xml:space="preserve">Pharmacists are another key group of healthcare professionals who contribute to the safe and effective use of medications in CYP, and there are many examples of improvements led and/or delivered by clinical pharmacists including identifying and preventing medication errors, identifying </w:t>
      </w:r>
      <w:r w:rsidR="0021465D" w:rsidRPr="00D605C3">
        <w:t xml:space="preserve">and reporting </w:t>
      </w:r>
      <w:r w:rsidRPr="00D605C3">
        <w:t>adverse drug reactions</w:t>
      </w:r>
      <w:r w:rsidR="00777B8F" w:rsidRPr="00D605C3">
        <w:t xml:space="preserve"> (ADRs)</w:t>
      </w:r>
      <w:r w:rsidR="0021465D" w:rsidRPr="00D605C3">
        <w:t xml:space="preserve">, and medicines reconciliation </w:t>
      </w:r>
      <w:r w:rsidRPr="00D605C3">
        <w:fldChar w:fldCharType="begin">
          <w:fldData xml:space="preserve">PEVuZE5vdGU+PENpdGU+PEF1dGhvcj5UdXJuZXI8L0F1dGhvcj48WWVhcj4xOTk5PC9ZZWFyPjxS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</w:fldData>
        </w:fldChar>
      </w:r>
      <w:r w:rsidR="0021465D" w:rsidRPr="00D605C3">
        <w:instrText xml:space="preserve"> ADDIN EN.CITE </w:instrText>
      </w:r>
      <w:r w:rsidR="0021465D" w:rsidRPr="00D605C3">
        <w:fldChar w:fldCharType="begin">
          <w:fldData xml:space="preserve">PEVuZE5vdGU+PENpdGU+PEF1dGhvcj5UdXJuZXI8L0F1dGhvcj48WWVhcj4xOTk5PC9ZZWFyPjxS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</w:fldData>
        </w:fldChar>
      </w:r>
      <w:r w:rsidR="0021465D" w:rsidRPr="00D605C3">
        <w:instrText xml:space="preserve"> ADDIN EN.CITE.DATA </w:instrText>
      </w:r>
      <w:r w:rsidR="0021465D" w:rsidRPr="00D605C3">
        <w:fldChar w:fldCharType="end"/>
      </w:r>
      <w:r w:rsidRPr="00D605C3">
        <w:fldChar w:fldCharType="separate"/>
      </w:r>
      <w:r w:rsidR="0021465D" w:rsidRPr="00D605C3">
        <w:rPr>
          <w:noProof/>
        </w:rPr>
        <w:t>[18-21]</w:t>
      </w:r>
      <w:r w:rsidRPr="00D605C3">
        <w:fldChar w:fldCharType="end"/>
      </w:r>
      <w:r w:rsidR="0021465D" w:rsidRPr="00D605C3">
        <w:t xml:space="preserve">. Recently, pharmacists in paediatrics have also participated and led “Druggles”, a prescribing or drugs themed huddle on paediatric wards </w:t>
      </w:r>
      <w:r w:rsidR="0021465D" w:rsidRPr="00D605C3">
        <w:fldChar w:fldCharType="begin"/>
      </w:r>
      <w:r w:rsidR="0021465D" w:rsidRPr="00D605C3">
        <w:instrText xml:space="preserve"> ADDIN EN.CITE &lt;EndNote&gt;&lt;Cite&gt;&lt;Author&gt;Reece&lt;/Author&gt;&lt;Year&gt;2016&lt;/Year&gt;&lt;RecNum&gt;166&lt;/RecNum&gt;&lt;DisplayText&gt;[22-24]&lt;/DisplayText&gt;&lt;record&gt;&lt;rec-number&gt;166&lt;/rec-number&gt;&lt;foreign-keys&gt;&lt;key app="EN" db-id="vfz5x9saseddeqea0zrx2z0idp0sx02e5t9t" timestamp="1620921655"&gt;166&lt;/key&gt;&lt;/foreign-keys&gt;&lt;ref-type name="Generic"&gt;13&lt;/ref-type&gt;&lt;contributors&gt;&lt;authors&gt;&lt;author&gt;Reece, A&lt;/author&gt;&lt;author&gt;Hill, A&lt;/author&gt;&lt;author&gt;Platt, B&lt;/author&gt;&lt;author&gt;Burridge, R&lt;/author&gt;&lt;/authors&gt;&lt;/contributors&gt;&lt;titles&gt;&lt;title&gt;G171 Improving situation awareness in prescribing: A medication safety huddle–the DRUG-gle (Druggle)&lt;/title&gt;&lt;/titles&gt;&lt;dates&gt;&lt;year&gt;2016&lt;/year&gt;&lt;/dates&gt;&lt;publisher&gt;BMJ Publishing Group Ltd&lt;/publisher&gt;&lt;isbn&gt;0003-9888&lt;/isbn&gt;&lt;urls&gt;&lt;/urls&gt;&lt;/record&gt;&lt;/Cite&gt;&lt;Cite&gt;&lt;Author&gt;Bell&lt;/Author&gt;&lt;Year&gt;2018&lt;/Year&gt;&lt;RecNum&gt;167&lt;/RecNum&gt;&lt;record&gt;&lt;rec-number&gt;167&lt;/rec-number&gt;&lt;foreign-keys&gt;&lt;key app="EN" db-id="vfz5x9saseddeqea0zrx2z0idp0sx02e5t9t" timestamp="1620921678"&gt;167&lt;/key&gt;&lt;/foreign-keys&gt;&lt;ref-type name="Generic"&gt;13&lt;/ref-type&gt;&lt;contributors&gt;&lt;authors&gt;&lt;author&gt;Bell, Catherine&lt;/author&gt;&lt;author&gt;Jackson, Jennifer&lt;/author&gt;&lt;author&gt;Shore, Hannah&lt;/author&gt;&lt;/authors&gt;&lt;/contributors&gt;&lt;titles&gt;&lt;title&gt;P3 Safe–the positive impact of ‘druggles’ on prescribing standards and patient safety within the neonatal intensive care environment&lt;/title&gt;&lt;/titles&gt;&lt;dates&gt;&lt;year&gt;2018&lt;/year&gt;&lt;/dates&gt;&lt;publisher&gt;BMJ Publishing Group Ltd&lt;/publisher&gt;&lt;isbn&gt;0003-9888&lt;/isbn&gt;&lt;urls&gt;&lt;/urls&gt;&lt;/record&gt;&lt;/Cite&gt;&lt;Cite&gt;&lt;Author&gt;White&lt;/Author&gt;&lt;Year&gt;2020&lt;/Year&gt;&lt;RecNum&gt;168&lt;/RecNum&gt;&lt;record&gt;&lt;rec-number&gt;168&lt;/rec-number&gt;&lt;foreign-keys&gt;&lt;key app="EN" db-id="vfz5x9saseddeqea0zrx2z0idp0sx02e5t9t" timestamp="1620921721"&gt;168&lt;/key&gt;&lt;/foreign-keys&gt;&lt;ref-type name="Generic"&gt;13&lt;/ref-type&gt;&lt;contributors&gt;&lt;authors&gt;&lt;author&gt;White, MK&lt;/author&gt;&lt;author&gt;Roueche, A&lt;/author&gt;&lt;/authors&gt;&lt;/contributors&gt;&lt;titles&gt;&lt;title&gt;G87 It’sa ‘druggle’: reducing drug errors and disseminating learning&lt;/title&gt;&lt;/titles&gt;&lt;dates&gt;&lt;year&gt;2020&lt;/year&gt;&lt;/dates&gt;&lt;publisher&gt;BMJ Publishing Group Ltd&lt;/publisher&gt;&lt;isbn&gt;0003-9888&lt;/isbn&gt;&lt;urls&gt;&lt;/urls&gt;&lt;/record&gt;&lt;/Cite&gt;&lt;/EndNote&gt;</w:instrText>
      </w:r>
      <w:r w:rsidR="0021465D" w:rsidRPr="00D605C3">
        <w:fldChar w:fldCharType="separate"/>
      </w:r>
      <w:r w:rsidR="0021465D" w:rsidRPr="00D605C3">
        <w:rPr>
          <w:noProof/>
        </w:rPr>
        <w:t>[22-24]</w:t>
      </w:r>
      <w:r w:rsidR="0021465D" w:rsidRPr="00D605C3">
        <w:fldChar w:fldCharType="end"/>
      </w:r>
      <w:r w:rsidR="0021465D" w:rsidRPr="00D605C3">
        <w:t xml:space="preserve">. Additional services by paediatric clinical pharmacologists need to aware of these schemes, and ensure the work adds value rather than repeating </w:t>
      </w:r>
      <w:r w:rsidR="00777B8F" w:rsidRPr="00D605C3">
        <w:t>existing</w:t>
      </w:r>
      <w:r w:rsidR="0021465D" w:rsidRPr="00D605C3">
        <w:t xml:space="preserve"> work. </w:t>
      </w:r>
    </w:p>
    <w:p w14:paraId="5733C55F" w14:textId="05F1F16E" w:rsidR="001A2E67" w:rsidRDefault="003F4A99" w:rsidP="00612B80">
      <w:r>
        <w:t>Th</w:t>
      </w:r>
      <w:r w:rsidR="004137FB">
        <w:t>e</w:t>
      </w:r>
      <w:r>
        <w:t xml:space="preserve"> aim of this work is to describe the clinical pharmacology service pioneered at a s</w:t>
      </w:r>
      <w:r w:rsidR="00E66702">
        <w:t>econdary/tertiary</w:t>
      </w:r>
      <w:r w:rsidR="004137FB">
        <w:t>/quaternary</w:t>
      </w:r>
      <w:r w:rsidR="00E66702">
        <w:t xml:space="preserve"> children’s hospital in England</w:t>
      </w:r>
      <w:r>
        <w:t xml:space="preserve">, and present prospective audit and quality improvement data related to the services activities. </w:t>
      </w:r>
    </w:p>
    <w:p w14:paraId="09863CE1" w14:textId="65175FF1" w:rsidR="0017187D" w:rsidRDefault="0017187D" w:rsidP="0017187D"/>
    <w:p w14:paraId="4F44CB03" w14:textId="62344F9E" w:rsidR="0017187D" w:rsidRDefault="0017187D" w:rsidP="0017187D">
      <w:pPr>
        <w:pStyle w:val="Heading1"/>
      </w:pPr>
      <w:r>
        <w:lastRenderedPageBreak/>
        <w:t>Methods</w:t>
      </w:r>
    </w:p>
    <w:p w14:paraId="0BDF578A" w14:textId="5A0FC351" w:rsidR="0017187D" w:rsidRDefault="001A04EB" w:rsidP="0017187D">
      <w:r>
        <w:t xml:space="preserve">A </w:t>
      </w:r>
      <w:r w:rsidR="000D2873">
        <w:t>senior lecturer with RCPCH accredited</w:t>
      </w:r>
      <w:r>
        <w:t xml:space="preserve"> train</w:t>
      </w:r>
      <w:r w:rsidR="000D2873">
        <w:t>ing</w:t>
      </w:r>
      <w:r>
        <w:t xml:space="preserve"> in paediatric clinical pharmacology was employed at </w:t>
      </w:r>
      <w:r w:rsidR="000D2873">
        <w:t xml:space="preserve">University of Liverpool, with honorary contract as </w:t>
      </w:r>
      <w:r w:rsidR="00D12C55">
        <w:t xml:space="preserve">a </w:t>
      </w:r>
      <w:r w:rsidR="000D2873">
        <w:t xml:space="preserve">consultant paediatrician at </w:t>
      </w:r>
      <w:r>
        <w:t xml:space="preserve">Alder Hey Children’s Hospital in 2013. </w:t>
      </w:r>
    </w:p>
    <w:p w14:paraId="2A656F03" w14:textId="14C69EAA" w:rsidR="00777B8F" w:rsidRDefault="005E467C" w:rsidP="0017187D">
      <w:r>
        <w:t xml:space="preserve">All activity described was undertaken </w:t>
      </w:r>
      <w:r w:rsidR="003261A7">
        <w:t>at</w:t>
      </w:r>
      <w:r>
        <w:t xml:space="preserve"> </w:t>
      </w:r>
      <w:r w:rsidR="00777B8F">
        <w:t>Alder Hey Children’s Hospital</w:t>
      </w:r>
      <w:r>
        <w:t xml:space="preserve"> NHS Trust, </w:t>
      </w:r>
      <w:r w:rsidR="003261A7">
        <w:t xml:space="preserve">a </w:t>
      </w:r>
      <w:r w:rsidR="00D12C4D">
        <w:t>standalone</w:t>
      </w:r>
      <w:r w:rsidR="003261A7">
        <w:t xml:space="preserve"> children’s hospital </w:t>
      </w:r>
      <w:r>
        <w:t xml:space="preserve">based in Liverpool in the UK. </w:t>
      </w:r>
      <w:r w:rsidR="003261A7">
        <w:t>It provides secondary, tertiary</w:t>
      </w:r>
      <w:r w:rsidR="00777B8F">
        <w:t xml:space="preserve"> </w:t>
      </w:r>
      <w:r w:rsidR="003261A7">
        <w:t>and quaternary paediatric healthcare services to children in Merseyside and beyond, with 270 inpatient</w:t>
      </w:r>
      <w:r w:rsidR="003261A7" w:rsidRPr="003261A7">
        <w:t xml:space="preserve"> beds, including 48 critical care beds for patients in I</w:t>
      </w:r>
      <w:r w:rsidR="003261A7">
        <w:t>ntensive care unit (I</w:t>
      </w:r>
      <w:r w:rsidR="003261A7" w:rsidRPr="003261A7">
        <w:t>CU</w:t>
      </w:r>
      <w:r w:rsidR="003261A7">
        <w:t>)</w:t>
      </w:r>
      <w:r w:rsidR="003261A7" w:rsidRPr="003261A7">
        <w:t xml:space="preserve">, </w:t>
      </w:r>
      <w:r w:rsidR="003261A7">
        <w:t>High Dependency Unit (</w:t>
      </w:r>
      <w:r w:rsidR="003261A7" w:rsidRPr="003261A7">
        <w:t>HDU</w:t>
      </w:r>
      <w:r w:rsidR="003261A7">
        <w:t>)</w:t>
      </w:r>
      <w:r w:rsidR="003261A7" w:rsidRPr="003261A7">
        <w:t xml:space="preserve"> and Burns</w:t>
      </w:r>
      <w:r w:rsidR="003261A7">
        <w:t xml:space="preserve">. </w:t>
      </w:r>
      <w:r w:rsidR="0055220B">
        <w:t>An audit was registered with the hospital audit department (registration number 6018).</w:t>
      </w:r>
    </w:p>
    <w:p w14:paraId="01FEB0EB" w14:textId="7B7E618D" w:rsidR="00B631BC" w:rsidRDefault="00B631BC" w:rsidP="0017187D">
      <w:r>
        <w:t xml:space="preserve">The Alder Hey pharmacy has previously developed a drug review round (DRUGGLE) on the </w:t>
      </w:r>
      <w:r w:rsidR="00D12C4D">
        <w:t>HDU</w:t>
      </w:r>
      <w:r>
        <w:t xml:space="preserve"> (lead clinician JT), where patients on this unit had their current medication checked by a pharmacist and specialist nurse.</w:t>
      </w:r>
      <w:r w:rsidR="00D12C4D">
        <w:t xml:space="preserve"> The </w:t>
      </w:r>
      <w:r w:rsidR="005D4D27">
        <w:t xml:space="preserve">HDU in </w:t>
      </w:r>
      <w:r w:rsidR="00D12C4D">
        <w:t xml:space="preserve">Alder Hey </w:t>
      </w:r>
      <w:r w:rsidR="001C03D4">
        <w:t xml:space="preserve">part of </w:t>
      </w:r>
      <w:r w:rsidR="005D4D27">
        <w:t xml:space="preserve">the critical care unit, with </w:t>
      </w:r>
      <w:r w:rsidR="00031A49">
        <w:t>15 inpatient</w:t>
      </w:r>
      <w:r w:rsidR="005D4D27">
        <w:t xml:space="preserve"> beds</w:t>
      </w:r>
      <w:r w:rsidR="00A3523A">
        <w:t xml:space="preserve">. </w:t>
      </w:r>
      <w:r w:rsidR="00977660">
        <w:t>The</w:t>
      </w:r>
      <w:r w:rsidR="00A3523A">
        <w:t xml:space="preserve"> HDU </w:t>
      </w:r>
      <w:r w:rsidR="00977660">
        <w:t xml:space="preserve">manages medical and surgical CYP who correspond to </w:t>
      </w:r>
      <w:r w:rsidR="00A57478">
        <w:t xml:space="preserve">Paediatric Intensive Care Society </w:t>
      </w:r>
      <w:r w:rsidR="00977660">
        <w:t>Level 1 and 2 (Basic and Intermediate) critical care</w:t>
      </w:r>
      <w:r w:rsidR="00A57478">
        <w:t xml:space="preserve"> </w:t>
      </w:r>
      <w:r w:rsidR="00A57478">
        <w:fldChar w:fldCharType="begin"/>
      </w:r>
      <w:r w:rsidR="00A57478">
        <w:instrText xml:space="preserve"> ADDIN EN.CITE &lt;EndNote&gt;&lt;Cite&gt;&lt;Author&gt;(PICS)&lt;/Author&gt;&lt;Year&gt;2015&lt;/Year&gt;&lt;RecNum&gt;44&lt;/RecNum&gt;&lt;DisplayText&gt;[25]&lt;/DisplayText&gt;&lt;record&gt;&lt;rec-number&gt;44&lt;/rec-number&gt;&lt;foreign-keys&gt;&lt;key app="EN" db-id="5000s2sd9vtsa5e5rtr5dfv6vat9swf509w2" timestamp="1621026321"&gt;44&lt;/key&gt;&lt;/foreign-keys&gt;&lt;ref-type name="Report"&gt;27&lt;/ref-type&gt;&lt;contributors&gt;&lt;authors&gt;&lt;author&gt;Paediatric Intensive Care Society (PICS)&lt;/author&gt;&lt;/authors&gt;&lt;/contributors&gt;&lt;titles&gt;&lt;title&gt;Quality Standards for the care of Critically Ill Children&lt;/title&gt;&lt;/titles&gt;&lt;dates&gt;&lt;year&gt;2015&lt;/year&gt;&lt;/dates&gt;&lt;urls&gt;&lt;related-urls&gt;&lt;url&gt;https://pccsociety.uk/wp-content/uploads/2016/05/PICS_standards_2015.pdf&lt;/url&gt;&lt;/related-urls&gt;&lt;/urls&gt;&lt;/record&gt;&lt;/Cite&gt;&lt;/EndNote&gt;</w:instrText>
      </w:r>
      <w:r w:rsidR="00A57478">
        <w:fldChar w:fldCharType="separate"/>
      </w:r>
      <w:r w:rsidR="00A57478">
        <w:rPr>
          <w:noProof/>
        </w:rPr>
        <w:t>[25]</w:t>
      </w:r>
      <w:r w:rsidR="00A57478">
        <w:fldChar w:fldCharType="end"/>
      </w:r>
      <w:r w:rsidR="00CB6FB1">
        <w:t xml:space="preserve">, including non-invasive and long term ventilation via tracheostomy, </w:t>
      </w:r>
      <w:r w:rsidR="00AF79F1">
        <w:t xml:space="preserve">arrythmias, severe asthma, diabetic ketoacidosis, reduced level of consciousness, </w:t>
      </w:r>
      <w:r w:rsidR="0014337B">
        <w:t xml:space="preserve">status epilepticus and inotrope support. </w:t>
      </w:r>
      <w:r w:rsidR="00977660">
        <w:t xml:space="preserve"> </w:t>
      </w:r>
      <w:r w:rsidR="005D4D27">
        <w:t xml:space="preserve"> </w:t>
      </w:r>
    </w:p>
    <w:p w14:paraId="08270B05" w14:textId="54471F08" w:rsidR="0017187D" w:rsidRDefault="00D24AC0" w:rsidP="0017187D">
      <w:r>
        <w:t xml:space="preserve">A pilot phase </w:t>
      </w:r>
      <w:r w:rsidR="0077101D">
        <w:t xml:space="preserve">was undertaken, </w:t>
      </w:r>
      <w:r>
        <w:t xml:space="preserve">where a single programmed activity </w:t>
      </w:r>
      <w:r w:rsidR="00F96224">
        <w:t xml:space="preserve">(PA) </w:t>
      </w:r>
      <w:r>
        <w:t xml:space="preserve">of subspecialist consultant time was allocated </w:t>
      </w:r>
      <w:r w:rsidR="00F96224">
        <w:t xml:space="preserve">each fortnight </w:t>
      </w:r>
      <w:r>
        <w:t>for a drug optimization ward round, and other pharmacology related activities</w:t>
      </w:r>
      <w:r w:rsidR="0077101D">
        <w:t xml:space="preserve">. This </w:t>
      </w:r>
      <w:r>
        <w:t>ran from 2</w:t>
      </w:r>
      <w:r w:rsidRPr="00D24AC0">
        <w:rPr>
          <w:vertAlign w:val="superscript"/>
        </w:rPr>
        <w:t>nd</w:t>
      </w:r>
      <w:r>
        <w:t xml:space="preserve"> May 2019 until </w:t>
      </w:r>
      <w:r w:rsidR="00F96224">
        <w:t>31</w:t>
      </w:r>
      <w:r w:rsidR="00F96224" w:rsidRPr="00F96224">
        <w:rPr>
          <w:vertAlign w:val="superscript"/>
        </w:rPr>
        <w:t>st</w:t>
      </w:r>
      <w:r w:rsidR="00F96224">
        <w:t xml:space="preserve"> October 2019.</w:t>
      </w:r>
      <w:r w:rsidR="000D2873">
        <w:t xml:space="preserve"> </w:t>
      </w:r>
    </w:p>
    <w:p w14:paraId="3AFD25C5" w14:textId="7C99DD7E" w:rsidR="00590105" w:rsidRDefault="0077101D" w:rsidP="0017187D">
      <w:r>
        <w:t>Following a business case submission, a</w:t>
      </w:r>
      <w:r w:rsidR="00F96224">
        <w:t xml:space="preserve"> </w:t>
      </w:r>
      <w:r>
        <w:t xml:space="preserve">dedicated </w:t>
      </w:r>
      <w:r w:rsidR="00F96224">
        <w:t>clinical service was established on 11</w:t>
      </w:r>
      <w:r w:rsidR="00F96224" w:rsidRPr="00F96224">
        <w:rPr>
          <w:vertAlign w:val="superscript"/>
        </w:rPr>
        <w:t>th</w:t>
      </w:r>
      <w:r w:rsidR="00F96224">
        <w:t xml:space="preserve"> June 2020, delivering </w:t>
      </w:r>
      <w:r w:rsidR="00590105">
        <w:t>one</w:t>
      </w:r>
      <w:r w:rsidR="00F96224">
        <w:t xml:space="preserve"> </w:t>
      </w:r>
      <w:r w:rsidR="00721952">
        <w:t>programmed activity (</w:t>
      </w:r>
      <w:r w:rsidR="00F96224">
        <w:t>PA</w:t>
      </w:r>
      <w:r w:rsidR="00721952">
        <w:t>)</w:t>
      </w:r>
      <w:r w:rsidR="00F96224">
        <w:t xml:space="preserve"> of consultant time per week</w:t>
      </w:r>
      <w:r w:rsidR="00590105">
        <w:t>.</w:t>
      </w:r>
      <w:r w:rsidR="00946860">
        <w:t xml:space="preserve"> This was re-allocation of a pre-existin</w:t>
      </w:r>
      <w:r w:rsidR="00721952">
        <w:t xml:space="preserve">g consultant resource from acute </w:t>
      </w:r>
      <w:r w:rsidR="00F60DC9">
        <w:t xml:space="preserve">general </w:t>
      </w:r>
      <w:r w:rsidR="00721952">
        <w:t>paediatric admissions</w:t>
      </w:r>
      <w:r w:rsidR="007148F5">
        <w:t>.</w:t>
      </w:r>
    </w:p>
    <w:p w14:paraId="53F4D34D" w14:textId="771BCBA9" w:rsidR="00D12C55" w:rsidRDefault="00B631BC" w:rsidP="00B631BC">
      <w:r>
        <w:t>The clinical ward round was for both the pilot phase and clinical service were aligned with th</w:t>
      </w:r>
      <w:r w:rsidR="00D12C55">
        <w:t>e</w:t>
      </w:r>
      <w:r>
        <w:t xml:space="preserve"> existing DRUGGLE initiative on </w:t>
      </w:r>
      <w:r w:rsidR="00D12C55">
        <w:t xml:space="preserve">the </w:t>
      </w:r>
      <w:r>
        <w:t>high dependency unit (HDU) to ensure advanced nurse practitioner and specialist pharmacy input for the HDU patients.</w:t>
      </w:r>
      <w:r w:rsidR="00D12C55">
        <w:t xml:space="preserve"> </w:t>
      </w:r>
      <w:r>
        <w:t xml:space="preserve">In addition, following the establishment of the clinical service, when available the consultant covering HDU also attends to provide additional clinical information.  </w:t>
      </w:r>
    </w:p>
    <w:p w14:paraId="78B27CD7" w14:textId="634C6999" w:rsidR="00F96224" w:rsidRDefault="00D12C55" w:rsidP="0017187D">
      <w:r>
        <w:t xml:space="preserve">Patients in other parts of the hospital were reviewed by the pharmacology team only. Patients not on HDU were prioritised by the number of active prescriptions on the trust electronic prescribing system, or by referral from clinical teams.  The </w:t>
      </w:r>
      <w:r w:rsidR="005909CB">
        <w:t xml:space="preserve">Trust IT department provided the </w:t>
      </w:r>
      <w:r>
        <w:t>pharmacology</w:t>
      </w:r>
      <w:r w:rsidR="005909CB">
        <w:t xml:space="preserve"> team with a report on PowerBI (</w:t>
      </w:r>
      <w:r w:rsidR="005909CB">
        <w:rPr>
          <w:rFonts w:cstheme="minorHAnsi"/>
        </w:rPr>
        <w:t>©</w:t>
      </w:r>
      <w:r w:rsidR="005909CB">
        <w:t xml:space="preserve"> Microsoft corporation) showing live inpatient prescription data including location of patient, number and type of medications.</w:t>
      </w:r>
      <w:r w:rsidR="00D605C3">
        <w:t xml:space="preserve"> </w:t>
      </w:r>
      <w:r w:rsidR="00590105">
        <w:t>Prospective audit of the pilot and subsequent service was registered with the trust audit department (Audit registration number 6165).</w:t>
      </w:r>
    </w:p>
    <w:p w14:paraId="3109063C" w14:textId="77777777" w:rsidR="005909CB" w:rsidRDefault="005909CB" w:rsidP="00AF1A57">
      <w:pPr>
        <w:pStyle w:val="Heading1"/>
      </w:pPr>
    </w:p>
    <w:p w14:paraId="4954E260" w14:textId="50B4540B" w:rsidR="0017187D" w:rsidRDefault="0017187D" w:rsidP="00AF1A57">
      <w:pPr>
        <w:pStyle w:val="Heading1"/>
      </w:pPr>
      <w:r>
        <w:t>Results</w:t>
      </w:r>
    </w:p>
    <w:p w14:paraId="1AEB18E0" w14:textId="77777777" w:rsidR="00DE47EE" w:rsidRDefault="00DE47EE" w:rsidP="00157A3D">
      <w:pPr>
        <w:pStyle w:val="Heading2"/>
      </w:pPr>
    </w:p>
    <w:p w14:paraId="0B7854D5" w14:textId="16CB93A0" w:rsidR="00157A3D" w:rsidRDefault="00157A3D" w:rsidP="00157A3D">
      <w:pPr>
        <w:pStyle w:val="Heading2"/>
      </w:pPr>
      <w:r>
        <w:t xml:space="preserve">Drug optimization ward round </w:t>
      </w:r>
    </w:p>
    <w:p w14:paraId="01E3AF5F" w14:textId="77777777" w:rsidR="00DE47EE" w:rsidRDefault="00DE47EE" w:rsidP="007F3C8E">
      <w:pPr>
        <w:pStyle w:val="Heading3"/>
      </w:pPr>
    </w:p>
    <w:p w14:paraId="6BB31656" w14:textId="49D16A31" w:rsidR="007F3C8E" w:rsidRDefault="007F3C8E" w:rsidP="007F3C8E">
      <w:pPr>
        <w:pStyle w:val="Heading3"/>
      </w:pPr>
      <w:r>
        <w:t>Pilot Phase</w:t>
      </w:r>
    </w:p>
    <w:p w14:paraId="4948EE0A" w14:textId="118698D8" w:rsidR="0003691E" w:rsidRDefault="0003691E" w:rsidP="0003691E">
      <w:pPr>
        <w:rPr>
          <w:rFonts w:eastAsia="Times New Roman" w:cstheme="minorHAnsi"/>
        </w:rPr>
      </w:pPr>
      <w:r w:rsidRPr="007F3C8E">
        <w:rPr>
          <w:rFonts w:cstheme="minorHAnsi"/>
        </w:rPr>
        <w:t>During the pilot phase, a</w:t>
      </w:r>
      <w:r w:rsidRPr="007F3C8E">
        <w:rPr>
          <w:rFonts w:eastAsia="Times New Roman" w:cstheme="minorHAnsi"/>
        </w:rPr>
        <w:t xml:space="preserve"> total of 11 ward rounds were undertaken in the 26 week pilot (expected number 13). Although attempts were made to reschedule, delivery was limited </w:t>
      </w:r>
      <w:r w:rsidR="00A85C7A">
        <w:rPr>
          <w:rFonts w:eastAsia="Times New Roman" w:cstheme="minorHAnsi"/>
        </w:rPr>
        <w:t>by participation</w:t>
      </w:r>
      <w:r w:rsidRPr="007F3C8E">
        <w:rPr>
          <w:rFonts w:eastAsia="Times New Roman" w:cstheme="minorHAnsi"/>
        </w:rPr>
        <w:t xml:space="preserve"> in t</w:t>
      </w:r>
      <w:r w:rsidR="007F3C8E" w:rsidRPr="007F3C8E">
        <w:rPr>
          <w:rFonts w:eastAsia="Times New Roman" w:cstheme="minorHAnsi"/>
        </w:rPr>
        <w:t>he acute paediatric rota.</w:t>
      </w:r>
    </w:p>
    <w:p w14:paraId="2ABB5D3F" w14:textId="7A04173B" w:rsidR="007F3C8E" w:rsidRDefault="007F3C8E" w:rsidP="007F3C8E">
      <w:pPr>
        <w:rPr>
          <w:rFonts w:cstheme="minorHAnsi"/>
        </w:rPr>
      </w:pPr>
      <w:r>
        <w:rPr>
          <w:rFonts w:cstheme="minorHAnsi"/>
        </w:rPr>
        <w:t xml:space="preserve">During the pilot phase, the ward round suggested </w:t>
      </w:r>
      <w:r w:rsidRPr="007F3C8E">
        <w:rPr>
          <w:rFonts w:cstheme="minorHAnsi"/>
        </w:rPr>
        <w:t xml:space="preserve">95 </w:t>
      </w:r>
      <w:r>
        <w:rPr>
          <w:rFonts w:cstheme="minorHAnsi"/>
        </w:rPr>
        <w:t xml:space="preserve">changes to medications, including </w:t>
      </w:r>
      <w:r w:rsidRPr="007F3C8E">
        <w:rPr>
          <w:rFonts w:cstheme="minorHAnsi"/>
        </w:rPr>
        <w:t xml:space="preserve">66 </w:t>
      </w:r>
      <w:r>
        <w:rPr>
          <w:rFonts w:cstheme="minorHAnsi"/>
        </w:rPr>
        <w:t xml:space="preserve">medications be </w:t>
      </w:r>
      <w:r w:rsidRPr="007F3C8E">
        <w:rPr>
          <w:rFonts w:cstheme="minorHAnsi"/>
        </w:rPr>
        <w:t>deprescribed</w:t>
      </w:r>
      <w:r>
        <w:rPr>
          <w:rFonts w:cstheme="minorHAnsi"/>
        </w:rPr>
        <w:t>. The number of patients seen per ward round increased across the time frame of the pilot; over</w:t>
      </w:r>
      <w:r w:rsidRPr="007F3C8E">
        <w:rPr>
          <w:rFonts w:cstheme="minorHAnsi"/>
        </w:rPr>
        <w:t xml:space="preserve"> the first three ward rounds, only 10 medicine changes were suggested in total (3.3 per ward round), but during the final three of the pilot</w:t>
      </w:r>
      <w:r w:rsidR="00D12C55">
        <w:rPr>
          <w:rFonts w:cstheme="minorHAnsi"/>
        </w:rPr>
        <w:t>,</w:t>
      </w:r>
      <w:r w:rsidRPr="007F3C8E">
        <w:rPr>
          <w:rFonts w:cstheme="minorHAnsi"/>
        </w:rPr>
        <w:t xml:space="preserve"> 35 changes were suggested (11.6 per ward round)</w:t>
      </w:r>
      <w:r>
        <w:rPr>
          <w:rFonts w:cstheme="minorHAnsi"/>
        </w:rPr>
        <w:t xml:space="preserve">. A high level of </w:t>
      </w:r>
      <w:r w:rsidRPr="007F3C8E">
        <w:rPr>
          <w:rFonts w:cstheme="minorHAnsi"/>
        </w:rPr>
        <w:t xml:space="preserve">clinical acceptance </w:t>
      </w:r>
      <w:r>
        <w:rPr>
          <w:rFonts w:cstheme="minorHAnsi"/>
        </w:rPr>
        <w:t xml:space="preserve">was noted, with </w:t>
      </w:r>
      <w:r w:rsidRPr="007F3C8E">
        <w:rPr>
          <w:rFonts w:cstheme="minorHAnsi"/>
        </w:rPr>
        <w:t>89% of suggested changes to medications agreed by lead clinical team</w:t>
      </w:r>
      <w:r w:rsidR="00D12C55">
        <w:rPr>
          <w:rFonts w:cstheme="minorHAnsi"/>
        </w:rPr>
        <w:t>s</w:t>
      </w:r>
      <w:r w:rsidRPr="007F3C8E">
        <w:rPr>
          <w:rFonts w:cstheme="minorHAnsi"/>
        </w:rPr>
        <w:t xml:space="preserve">. Reasons for not implementing changes included </w:t>
      </w:r>
      <w:r w:rsidR="00D12C55" w:rsidRPr="007F3C8E">
        <w:rPr>
          <w:rFonts w:cstheme="minorHAnsi"/>
        </w:rPr>
        <w:t xml:space="preserve">lead clinical team having additional clinical information that made suggested change to medication unsuitable for that patient </w:t>
      </w:r>
      <w:r w:rsidR="00D12C55">
        <w:rPr>
          <w:rFonts w:cstheme="minorHAnsi"/>
        </w:rPr>
        <w:t xml:space="preserve">and </w:t>
      </w:r>
      <w:r w:rsidRPr="007F3C8E">
        <w:rPr>
          <w:rFonts w:cstheme="minorHAnsi"/>
        </w:rPr>
        <w:t>proximity to discharge (don’t want to “rock the boat”).</w:t>
      </w:r>
      <w:r>
        <w:rPr>
          <w:rFonts w:cstheme="minorHAnsi"/>
        </w:rPr>
        <w:t xml:space="preserve"> Review of medications changes also showed a very high success, with </w:t>
      </w:r>
      <w:r w:rsidRPr="007F3C8E">
        <w:rPr>
          <w:rFonts w:cstheme="minorHAnsi"/>
        </w:rPr>
        <w:t>97.5% of suggested medicine changes were continued until dis</w:t>
      </w:r>
      <w:r>
        <w:rPr>
          <w:rFonts w:cstheme="minorHAnsi"/>
        </w:rPr>
        <w:t>charge/completion of pilot scheme</w:t>
      </w:r>
      <w:r w:rsidRPr="007F3C8E">
        <w:rPr>
          <w:rFonts w:cstheme="minorHAnsi"/>
        </w:rPr>
        <w:t>.</w:t>
      </w:r>
      <w:r>
        <w:rPr>
          <w:rFonts w:cstheme="minorHAnsi"/>
        </w:rPr>
        <w:t xml:space="preserve"> </w:t>
      </w:r>
    </w:p>
    <w:p w14:paraId="125283FC" w14:textId="02CB417E" w:rsidR="007F3C8E" w:rsidRPr="007F3C8E" w:rsidRDefault="007F3C8E" w:rsidP="007F3C8E">
      <w:pPr>
        <w:rPr>
          <w:rFonts w:cstheme="minorHAnsi"/>
        </w:rPr>
      </w:pPr>
      <w:r>
        <w:rPr>
          <w:rFonts w:cstheme="minorHAnsi"/>
        </w:rPr>
        <w:t>Using the trust’s purchase costs for medications, not list price, the annualised direct savings from deprescribing were calculat</w:t>
      </w:r>
      <w:r w:rsidR="00D12C55">
        <w:rPr>
          <w:rFonts w:cstheme="minorHAnsi"/>
        </w:rPr>
        <w:t xml:space="preserve">ed. These took into account the individual patients </w:t>
      </w:r>
      <w:r>
        <w:rPr>
          <w:rFonts w:cstheme="minorHAnsi"/>
        </w:rPr>
        <w:t>length of time until discharge</w:t>
      </w:r>
      <w:r w:rsidR="00D12C55">
        <w:rPr>
          <w:rFonts w:cstheme="minorHAnsi"/>
        </w:rPr>
        <w:t>,</w:t>
      </w:r>
      <w:r>
        <w:rPr>
          <w:rFonts w:cstheme="minorHAnsi"/>
        </w:rPr>
        <w:t xml:space="preserve"> that it was a mature ward round process (achieving 11.6 medication changes per ward round), and that it was undertaken weekly (45 times per year). The direct cost savings were calculated at </w:t>
      </w:r>
      <w:r w:rsidRPr="007F3C8E">
        <w:rPr>
          <w:rFonts w:cstheme="minorHAnsi"/>
        </w:rPr>
        <w:t>£5</w:t>
      </w:r>
      <w:r w:rsidR="00334D34">
        <w:rPr>
          <w:rFonts w:cstheme="minorHAnsi"/>
        </w:rPr>
        <w:t>,</w:t>
      </w:r>
      <w:r w:rsidRPr="007F3C8E">
        <w:rPr>
          <w:rFonts w:cstheme="minorHAnsi"/>
        </w:rPr>
        <w:t>726.61</w:t>
      </w:r>
      <w:r>
        <w:rPr>
          <w:rFonts w:cstheme="minorHAnsi"/>
        </w:rPr>
        <w:t xml:space="preserve"> to </w:t>
      </w:r>
      <w:r w:rsidRPr="007F3C8E">
        <w:rPr>
          <w:rFonts w:cstheme="minorHAnsi"/>
        </w:rPr>
        <w:t>£10</w:t>
      </w:r>
      <w:r>
        <w:rPr>
          <w:rFonts w:cstheme="minorHAnsi"/>
        </w:rPr>
        <w:t>,</w:t>
      </w:r>
      <w:r w:rsidRPr="007F3C8E">
        <w:rPr>
          <w:rFonts w:cstheme="minorHAnsi"/>
        </w:rPr>
        <w:t>027.80</w:t>
      </w:r>
      <w:r w:rsidR="00B631BC">
        <w:rPr>
          <w:rFonts w:cstheme="minorHAnsi"/>
        </w:rPr>
        <w:t xml:space="preserve"> per PA of consultant time</w:t>
      </w:r>
      <w:r>
        <w:rPr>
          <w:rFonts w:cstheme="minorHAnsi"/>
        </w:rPr>
        <w:t xml:space="preserve">. </w:t>
      </w:r>
      <w:r w:rsidR="00D12C55">
        <w:rPr>
          <w:rFonts w:cstheme="minorHAnsi"/>
        </w:rPr>
        <w:t xml:space="preserve">The range is present as there are a medications taken “as required” that could have a variable number of doses administered. </w:t>
      </w:r>
    </w:p>
    <w:p w14:paraId="5776614F" w14:textId="340563F6" w:rsidR="00640FA7" w:rsidRDefault="007F3C8E" w:rsidP="007F3C8E">
      <w:pPr>
        <w:pStyle w:val="Heading3"/>
      </w:pPr>
      <w:r>
        <w:t>Established Service</w:t>
      </w:r>
    </w:p>
    <w:p w14:paraId="3DB81B03" w14:textId="2398343D" w:rsidR="00640FA7" w:rsidRDefault="00AF1A57" w:rsidP="0017187D">
      <w:r>
        <w:t>The paediatric pharmacology service commenced in June 2020. The full list of roles and responsibilities included in the allocated time are shown in table 1.</w:t>
      </w:r>
      <w:r w:rsidR="00B631BC">
        <w:t xml:space="preserve"> A typical ward round consists of review of every patient on HDU (19 beds), followed by review of inpatients with polypharmacy on any ward in the hospital. Although remote review </w:t>
      </w:r>
      <w:r w:rsidR="00D15959">
        <w:t xml:space="preserve">was possible using the PowerBI live report, and the e-prescribing system, a personal review was undertaken to facilitate discussion with nursing staff, the patients, and parents. </w:t>
      </w:r>
    </w:p>
    <w:p w14:paraId="74607E20" w14:textId="77777777" w:rsidR="00D15959" w:rsidRDefault="00AF1A57" w:rsidP="0017187D">
      <w:r>
        <w:t>Clinical delivery of the ward round was weekly, and data from the 20 of the first 23 ward rounds are shown below, from inception of the ward round to 11</w:t>
      </w:r>
      <w:r w:rsidRPr="00AF1A57">
        <w:rPr>
          <w:vertAlign w:val="superscript"/>
        </w:rPr>
        <w:t>th</w:t>
      </w:r>
      <w:r>
        <w:t xml:space="preserve"> February 2021</w:t>
      </w:r>
      <w:r w:rsidR="005909CB">
        <w:t xml:space="preserve"> (35 weeks)</w:t>
      </w:r>
      <w:r>
        <w:t>. Audit data were not captured for three ward rounds</w:t>
      </w:r>
      <w:r w:rsidR="005909CB">
        <w:t xml:space="preserve">. Ward rounds were not delivered on 12 </w:t>
      </w:r>
      <w:r w:rsidR="00632AD1">
        <w:t>occasions</w:t>
      </w:r>
      <w:r w:rsidR="005909CB">
        <w:t xml:space="preserve"> due to annual leave (n=5), COVID related disruption (n=4), alternate paediatric </w:t>
      </w:r>
      <w:r w:rsidR="00D15959">
        <w:t xml:space="preserve">pharmacology </w:t>
      </w:r>
      <w:r w:rsidR="005909CB">
        <w:t>service delivery (n=3).</w:t>
      </w:r>
      <w:r w:rsidR="00D15959">
        <w:t xml:space="preserve"> </w:t>
      </w:r>
    </w:p>
    <w:p w14:paraId="44D5E47E" w14:textId="1564F1EE" w:rsidR="00D15959" w:rsidRDefault="00D15959" w:rsidP="0017187D">
      <w:r>
        <w:t>In addition to the ward reviews,</w:t>
      </w:r>
      <w:r w:rsidR="00002821">
        <w:t xml:space="preserve"> </w:t>
      </w:r>
      <w:r>
        <w:t>additional aspect of the pharmacology ward round that developed during the clinical service time period were:</w:t>
      </w:r>
    </w:p>
    <w:p w14:paraId="2919AA2B" w14:textId="17EBD076" w:rsidR="005909CB" w:rsidRDefault="00D15959" w:rsidP="00D15959">
      <w:pPr>
        <w:pStyle w:val="ListParagraph"/>
        <w:numPr>
          <w:ilvl w:val="0"/>
          <w:numId w:val="1"/>
        </w:numPr>
      </w:pPr>
      <w:r>
        <w:lastRenderedPageBreak/>
        <w:t>Contributing to MDT team assessments of complex patients with polypharmacy where coordination of care between hospital(s) and community was required, with written plans being created for patients</w:t>
      </w:r>
    </w:p>
    <w:p w14:paraId="4CA908AC" w14:textId="600E97AC" w:rsidR="00D15959" w:rsidRDefault="00002821" w:rsidP="00D15959">
      <w:pPr>
        <w:pStyle w:val="ListParagraph"/>
        <w:numPr>
          <w:ilvl w:val="0"/>
          <w:numId w:val="1"/>
        </w:numPr>
      </w:pPr>
      <w:r>
        <w:t>Establishing ways for patients to access new clinical services (e.g. pharmacogenomic testing for actionable polymorphisms) to improve the quality of care</w:t>
      </w:r>
    </w:p>
    <w:p w14:paraId="0BA62FE6" w14:textId="4A0068E1" w:rsidR="00632AD1" w:rsidRPr="00632AD1" w:rsidRDefault="00002821" w:rsidP="0017187D">
      <w:r>
        <w:t>During the ward rounds, 72</w:t>
      </w:r>
      <w:r w:rsidR="00632AD1">
        <w:t xml:space="preserve"> patients, with 48 different lead consultants, were identified as potentially benefitting from alterations to their prescribed medications. Patients reviewed but in whom changes were not considered appropriate were not recorded. </w:t>
      </w:r>
      <w:r w:rsidR="00FE681B">
        <w:t>From this cohort of patients, 270 possible medication changes were identified, of which 213 were carried out (78.9%), at an average of 10.6 actions per ward round. The most common medication changes are shown in table 2.</w:t>
      </w:r>
      <w:r w:rsidR="0068319B">
        <w:t xml:space="preserve"> Prescriptions for 75 different medications were changed. One medication intervention was reversed afterwards by the team as the patient developed low Magnesium levels, and the supplements were re-started. The medications that were changed on three or more occasions are shown in table 2. </w:t>
      </w:r>
      <w:r w:rsidR="001D6174">
        <w:t>The medication</w:t>
      </w:r>
      <w:r w:rsidR="00110360">
        <w:t>s</w:t>
      </w:r>
      <w:r w:rsidR="001D6174">
        <w:t xml:space="preserve"> most commonly deprescribed w</w:t>
      </w:r>
      <w:r w:rsidR="00334D34">
        <w:t>ere</w:t>
      </w:r>
      <w:r w:rsidR="001D6174">
        <w:t xml:space="preserve"> Chloral Hydrate (n=</w:t>
      </w:r>
      <w:r w:rsidR="00B2343E">
        <w:t xml:space="preserve">12), </w:t>
      </w:r>
      <w:r w:rsidR="005B2264">
        <w:t xml:space="preserve">Lactulose (n=4), Ibuprofen (n=4), Bio-Kult (n=4), </w:t>
      </w:r>
      <w:r w:rsidR="00F95DDD">
        <w:t>and Sodium alginate [Gaviscon] (n=4).</w:t>
      </w:r>
      <w:r w:rsidR="00303FE2">
        <w:t xml:space="preserve"> </w:t>
      </w:r>
      <w:r w:rsidR="003B3E31">
        <w:t xml:space="preserve">Octenisan </w:t>
      </w:r>
      <w:r w:rsidR="00B2343E">
        <w:t>(</w:t>
      </w:r>
      <w:r w:rsidR="003B3E31">
        <w:t xml:space="preserve">an antimicrobial body wash used in </w:t>
      </w:r>
      <w:r w:rsidR="003B508D">
        <w:t>critical care</w:t>
      </w:r>
      <w:r w:rsidR="00B2343E">
        <w:t xml:space="preserve">) </w:t>
      </w:r>
      <w:r w:rsidR="00BC4D6E">
        <w:t xml:space="preserve">was the most commonly </w:t>
      </w:r>
      <w:r w:rsidR="00B2343E">
        <w:t>prescribed (n=</w:t>
      </w:r>
      <w:r w:rsidR="007E4E4F">
        <w:t>20).</w:t>
      </w:r>
    </w:p>
    <w:p w14:paraId="5A4E3032" w14:textId="7F4C55D6" w:rsidR="00C21389" w:rsidRDefault="00A3681B" w:rsidP="00C21389">
      <w:r>
        <w:t xml:space="preserve">The percentage of children in the trust </w:t>
      </w:r>
      <w:r w:rsidR="00B631BC">
        <w:t>w</w:t>
      </w:r>
      <w:r>
        <w:t xml:space="preserve">ith polypharmacy has decreased during the time of the clinical service. At the start, 38.5% were prescribed </w:t>
      </w:r>
      <w:r>
        <w:rPr>
          <w:rFonts w:cstheme="minorHAnsi"/>
        </w:rPr>
        <w:t>≥</w:t>
      </w:r>
      <w:r>
        <w:t xml:space="preserve">10 medications, while 11% of inpatients were prescribed </w:t>
      </w:r>
      <w:r>
        <w:rPr>
          <w:rFonts w:cstheme="minorHAnsi"/>
        </w:rPr>
        <w:t>≥2</w:t>
      </w:r>
      <w:r>
        <w:t>0 medications. At the time of analysis, the percentage had reduced to 32.1% and 5.7% respectively (Figure 1).</w:t>
      </w:r>
      <w:r w:rsidR="00C21389">
        <w:t xml:space="preserve"> The mean number of medicines prescribed decreased from 9.0 to 8.0, while the median was unchanged at 7. </w:t>
      </w:r>
    </w:p>
    <w:p w14:paraId="3AF75971" w14:textId="77777777" w:rsidR="0068319B" w:rsidRDefault="0068319B" w:rsidP="00C21389">
      <w:pPr>
        <w:pStyle w:val="Heading2"/>
      </w:pPr>
      <w:r>
        <w:t>Trust level contribution</w:t>
      </w:r>
    </w:p>
    <w:p w14:paraId="26DD4DDB" w14:textId="389B5ACE" w:rsidR="00C21389" w:rsidRDefault="00C21389" w:rsidP="0068319B">
      <w:pPr>
        <w:pStyle w:val="Heading3"/>
      </w:pPr>
      <w:r>
        <w:t>Drugs and Therapeutics Committee / Clinical Development and Evaluation Group</w:t>
      </w:r>
    </w:p>
    <w:p w14:paraId="38A53307" w14:textId="4A266CDA" w:rsidR="008E3094" w:rsidRDefault="0068319B" w:rsidP="008E3094">
      <w:r>
        <w:t>The clinical pharmacology team contributed to the trust drugs and therapeutics committee as chair of both the drugs and therapeutics committee, and the sub-committee responsible for approval of new drugs and procedures</w:t>
      </w:r>
      <w:r w:rsidR="001F2F8F">
        <w:t xml:space="preserve"> (clinical development and evaluation group, CDEG)</w:t>
      </w:r>
      <w:r>
        <w:t xml:space="preserve">. In the time period June 2019 to February 2021, </w:t>
      </w:r>
      <w:r w:rsidR="001F2F8F">
        <w:t>37</w:t>
      </w:r>
      <w:r w:rsidR="008E3094">
        <w:t xml:space="preserve"> new submissions for new medications and/or procedures were reviewed. In addition 27 urgent drug requests requiring rapid review (24-48 hour) and response were received and responded to. </w:t>
      </w:r>
      <w:r w:rsidR="001F2F8F">
        <w:t>A</w:t>
      </w:r>
      <w:r w:rsidR="008E3094">
        <w:t>dditional</w:t>
      </w:r>
      <w:r w:rsidR="001F2F8F">
        <w:t xml:space="preserve">ly, </w:t>
      </w:r>
      <w:r w:rsidR="008E3094">
        <w:t>time has been dedicated to support trust committees and groups managing specific medication issues (e.g. Sodium Valproate, Cannabis containing medications).</w:t>
      </w:r>
    </w:p>
    <w:p w14:paraId="7BA34EA4" w14:textId="4FB74383" w:rsidR="00157A3D" w:rsidRDefault="00157A3D" w:rsidP="008E3094">
      <w:pPr>
        <w:pStyle w:val="Heading3"/>
      </w:pPr>
      <w:r>
        <w:t>Spontaneous reporting</w:t>
      </w:r>
      <w:r w:rsidR="00441316">
        <w:t xml:space="preserve"> of suspected adverse drug reactions</w:t>
      </w:r>
      <w:r>
        <w:t xml:space="preserve"> </w:t>
      </w:r>
      <w:r w:rsidR="00777B8F">
        <w:t>(ADRs)</w:t>
      </w:r>
    </w:p>
    <w:p w14:paraId="5AA29C69" w14:textId="3300C2BF" w:rsidR="00F96224" w:rsidRDefault="00441316" w:rsidP="00F96224">
      <w:r>
        <w:t xml:space="preserve">Reporting of suspected </w:t>
      </w:r>
      <w:r w:rsidR="00777B8F">
        <w:t xml:space="preserve">ADRs </w:t>
      </w:r>
      <w:r>
        <w:t>to the Medicines and Healthcare Devices Regulatory Agency has been championed by the clinical pharmacology service since the appointment of the honorary consultant</w:t>
      </w:r>
      <w:r w:rsidR="001532D3">
        <w:t xml:space="preserve">. This has been through education of a range of </w:t>
      </w:r>
      <w:r w:rsidR="00932982">
        <w:t>trainees</w:t>
      </w:r>
      <w:r w:rsidR="00F7428A">
        <w:t xml:space="preserve"> and staff of various </w:t>
      </w:r>
      <w:r w:rsidR="001532D3">
        <w:t xml:space="preserve">healthcare professions, </w:t>
      </w:r>
      <w:r w:rsidR="00423BDC">
        <w:t xml:space="preserve">supporting Medication safety officers, communication and engagement </w:t>
      </w:r>
      <w:r w:rsidR="00FE1B07">
        <w:t>with medical and pharmacy colleagues</w:t>
      </w:r>
      <w:r w:rsidR="00423BDC">
        <w:t xml:space="preserve">s, and </w:t>
      </w:r>
      <w:r w:rsidR="00FE1B07">
        <w:t>most successfully</w:t>
      </w:r>
      <w:r>
        <w:t>, through a monthly email and associated prize draw offering a coffee to a reporter chosen at random. This initiative has demonstrated a sustained improvement in the rate of reporting in the trust (Figure 2)</w:t>
      </w:r>
      <w:r w:rsidR="00777B8F">
        <w:t xml:space="preserve">. ADRs reported on the pharmacology ward round, and captured through promotional activity and monthly emails are shown in Table 3. Of the 52 medications suspected overall, there were 46 different drugs, with none included on more than 3 reports, and only a single vaccine reaction noted. The types of suspected ADRs reported were not formally scored for severity, but included clinically significant events such as </w:t>
      </w:r>
      <w:r w:rsidR="002203F4">
        <w:t>anaphylaxis</w:t>
      </w:r>
      <w:r w:rsidR="00777B8F">
        <w:t xml:space="preserve">, acute kidney injury, intracranial haemorrhage, and demyelinating illness. </w:t>
      </w:r>
    </w:p>
    <w:p w14:paraId="28A80AF8" w14:textId="2E0705AD" w:rsidR="008E3094" w:rsidRDefault="008E3094" w:rsidP="00441316">
      <w:pPr>
        <w:pStyle w:val="Heading1"/>
      </w:pPr>
    </w:p>
    <w:p w14:paraId="363380D0" w14:textId="1B3DB07A" w:rsidR="0017187D" w:rsidRDefault="00441316" w:rsidP="00441316">
      <w:pPr>
        <w:pStyle w:val="Heading1"/>
      </w:pPr>
      <w:r>
        <w:t>Discussion</w:t>
      </w:r>
    </w:p>
    <w:p w14:paraId="2D4D9A72" w14:textId="7B1B97A6" w:rsidR="00427148" w:rsidRDefault="008E3094" w:rsidP="0017187D">
      <w:r>
        <w:t>The paediatric clinical pharmacology service is the f</w:t>
      </w:r>
      <w:r w:rsidR="00A3681B">
        <w:t xml:space="preserve">irst service </w:t>
      </w:r>
      <w:r>
        <w:t xml:space="preserve">of this kind in the </w:t>
      </w:r>
      <w:r w:rsidR="00ED68DC">
        <w:t>UK and</w:t>
      </w:r>
      <w:r>
        <w:t xml:space="preserve"> has been developed over a number of years. The service has demonstrated that it can be integrated into a secondary/tertiary</w:t>
      </w:r>
      <w:r w:rsidR="00002821">
        <w:t>/quaternary</w:t>
      </w:r>
      <w:r>
        <w:t xml:space="preserve"> children’s hospital</w:t>
      </w:r>
      <w:r w:rsidR="00E35B57">
        <w:t xml:space="preserve">. It has been reassuring to see the level of clinical acceptance of the service, with overwhelming support from </w:t>
      </w:r>
      <w:r w:rsidR="00002821">
        <w:t xml:space="preserve">medical and surgical </w:t>
      </w:r>
      <w:r w:rsidR="00E35B57">
        <w:t>consultant</w:t>
      </w:r>
      <w:r w:rsidR="00002821">
        <w:t xml:space="preserve">s, as well as a wide range of </w:t>
      </w:r>
      <w:r w:rsidR="00E35B57">
        <w:t xml:space="preserve">other healthcare professionals, and it would not have been possible to deliver it without this. </w:t>
      </w:r>
      <w:r w:rsidR="00D905D3">
        <w:t>It has also been very positive to see th</w:t>
      </w:r>
      <w:r w:rsidR="00DF2354">
        <w:t xml:space="preserve">at teams have been </w:t>
      </w:r>
      <w:r w:rsidR="00427148">
        <w:t xml:space="preserve">happy to review and change medications based on the services suggestions. </w:t>
      </w:r>
    </w:p>
    <w:p w14:paraId="0586C758" w14:textId="0B950CA6" w:rsidR="00F30A85" w:rsidRDefault="00E35B57" w:rsidP="0017187D">
      <w:r>
        <w:t xml:space="preserve">The service is now in discussion with the local Clinical Commissioning Groups (CCGs) to develop an outpatient referral service, which would facilitate the follow up of the </w:t>
      </w:r>
      <w:r w:rsidR="009A4435">
        <w:t>CYP</w:t>
      </w:r>
      <w:r>
        <w:t xml:space="preserve"> with problematic polypharmacy. This has the potential to increase the reach of the service, as well as prove extremely cost effective to the NHS as the prices paid for medications by a CCG are not the same as they are in a large trust where discounts may be negotiated</w:t>
      </w:r>
      <w:r w:rsidR="00653E0F">
        <w:t xml:space="preserve"> (but are confidential)</w:t>
      </w:r>
      <w:r>
        <w:t>. The annualised cost savings shown here are using the trust costs, so represent a lower estimate of the potential savings for CCGs</w:t>
      </w:r>
      <w:r w:rsidR="00D12C55">
        <w:t xml:space="preserve"> if the service were expanded. They also do not include any potential indirect cost savings from reduced potential for ADRs, drug-drug interactions, etc. </w:t>
      </w:r>
    </w:p>
    <w:p w14:paraId="52B705F8" w14:textId="7DF83A91" w:rsidR="001D6D78" w:rsidRDefault="001D6D78" w:rsidP="0017187D">
      <w:r>
        <w:t xml:space="preserve">The RCPCH offers higher specialist training in paediatric clinical pharmacology and therapeutics, to develop the specialist consultants to deliver a service like this in equivalent centres if the clinical need is felt to exist. </w:t>
      </w:r>
      <w:r w:rsidR="009A4435">
        <w:t xml:space="preserve">The current training scheme is full, but with only two places nationally it will take </w:t>
      </w:r>
      <w:r w:rsidR="00653E0F">
        <w:t xml:space="preserve">many </w:t>
      </w:r>
      <w:r w:rsidR="009A4435">
        <w:t xml:space="preserve">years to significantly increase the number of trained individuals. This seems </w:t>
      </w:r>
      <w:r w:rsidR="00653E0F">
        <w:t>particularly</w:t>
      </w:r>
      <w:r w:rsidR="009A4435">
        <w:t xml:space="preserve"> important currently, given t</w:t>
      </w:r>
      <w:r w:rsidR="007527B4">
        <w:t xml:space="preserve">he national focus on rapid assimilation of research findings into clinical practice with regard to COVID-19, and the associated </w:t>
      </w:r>
      <w:r w:rsidR="009A4435">
        <w:t xml:space="preserve">therapeutic </w:t>
      </w:r>
      <w:r w:rsidR="007527B4">
        <w:t>uncertaint</w:t>
      </w:r>
      <w:r w:rsidR="009A4435">
        <w:t>ies</w:t>
      </w:r>
      <w:r w:rsidR="007527B4">
        <w:t xml:space="preserve">, </w:t>
      </w:r>
      <w:r w:rsidR="009A4435">
        <w:t>areas where</w:t>
      </w:r>
      <w:r w:rsidR="007527B4">
        <w:t xml:space="preserve"> clinical pharmacology can be particularly useful</w:t>
      </w:r>
      <w:r w:rsidR="009A4435">
        <w:t>. In addition, trained pharmacologists can contribute</w:t>
      </w:r>
      <w:r w:rsidR="007527B4">
        <w:t xml:space="preserve"> beyond the clinical service described here, </w:t>
      </w:r>
      <w:r w:rsidR="00B86FC2">
        <w:t>as hi</w:t>
      </w:r>
      <w:r w:rsidR="00F1177F">
        <w:t>ghlighted in the recent British Pharmacological Society</w:t>
      </w:r>
      <w:r w:rsidR="008A50A0">
        <w:t>’s</w:t>
      </w:r>
      <w:r w:rsidR="00F1177F">
        <w:t xml:space="preserve"> response to the Department of Health and Social Care strategy ‘The Future of Clinical Research Delivery’ </w:t>
      </w:r>
      <w:r w:rsidR="009978AB">
        <w:fldChar w:fldCharType="begin"/>
      </w:r>
      <w:r w:rsidR="00A57478">
        <w:instrText xml:space="preserve"> ADDIN EN.CITE &lt;EndNote&gt;&lt;Cite&gt;&lt;Author&gt;Society&lt;/Author&gt;&lt;Year&gt;2021&lt;/Year&gt;&lt;RecNum&gt;43&lt;/RecNum&gt;&lt;DisplayText&gt;[26]&lt;/DisplayText&gt;&lt;record&gt;&lt;rec-number&gt;43&lt;/rec-number&gt;&lt;foreign-keys&gt;&lt;key app="EN" db-id="5000s2sd9vtsa5e5rtr5dfv6vat9swf509w2" timestamp="1616769589"&gt;43&lt;/key&gt;&lt;/foreign-keys&gt;&lt;ref-type name="Web Page"&gt;12&lt;/ref-type&gt;&lt;contributors&gt;&lt;authors&gt;&lt;author&gt;British Pharmacological Society&lt;/author&gt;&lt;/authors&gt;&lt;/contributors&gt;&lt;titles&gt;&lt;title&gt;Investment in UK clinical pharmacology will save and improve lives&lt;/title&gt;&lt;/titles&gt;&lt;volume&gt;2021&lt;/volume&gt;&lt;number&gt;26th March&amp;#xD;&lt;/number&gt;&lt;dates&gt;&lt;year&gt;2021&lt;/year&gt;&lt;/dates&gt;&lt;urls&gt;&lt;related-urls&gt;&lt;url&gt;https://www.bps.ac.uk/news-events/news/articles/2021/investing-in-uk-clinical-pharmacology-will-save-an&lt;/url&gt;&lt;/related-urls&gt;&lt;/urls&gt;&lt;/record&gt;&lt;/Cite&gt;&lt;/EndNote&gt;</w:instrText>
      </w:r>
      <w:r w:rsidR="009978AB">
        <w:fldChar w:fldCharType="separate"/>
      </w:r>
      <w:r w:rsidR="00A57478">
        <w:rPr>
          <w:noProof/>
        </w:rPr>
        <w:t>[26]</w:t>
      </w:r>
      <w:r w:rsidR="009978AB">
        <w:fldChar w:fldCharType="end"/>
      </w:r>
      <w:r w:rsidR="00F1177F">
        <w:t>.</w:t>
      </w:r>
    </w:p>
    <w:p w14:paraId="3E5943C7" w14:textId="20E042A3" w:rsidR="00D12C4D" w:rsidRDefault="00D12C4D" w:rsidP="0017187D">
      <w:r>
        <w:t>The service described worked alongside the existing HDU Druggle</w:t>
      </w:r>
      <w:r w:rsidR="00A3523A">
        <w:t xml:space="preserve">. The two services worked well, with expertise of the advanced nurse specialists, specialist pharmacists, HDU consultants and Paediatric clinical pharmacology producing a large number of interventions. Importantly, the type of decisions made were felt to be different from the previous Druggles round, and formal review of this is planned in future. </w:t>
      </w:r>
      <w:r>
        <w:t xml:space="preserve"> </w:t>
      </w:r>
    </w:p>
    <w:p w14:paraId="571CBA84" w14:textId="7F4F4072" w:rsidR="001D6D78" w:rsidRDefault="001D6D78" w:rsidP="0017187D">
      <w:r>
        <w:t xml:space="preserve">While the </w:t>
      </w:r>
      <w:r w:rsidR="009A4435">
        <w:t xml:space="preserve">clinical </w:t>
      </w:r>
      <w:r>
        <w:t>service described may be transferrable to other large secondary/tertiary</w:t>
      </w:r>
      <w:r w:rsidR="00002821">
        <w:t>/quaternary</w:t>
      </w:r>
      <w:r>
        <w:t xml:space="preserve"> children’s hospitals, most children and young people are looked after in district general hospitals </w:t>
      </w:r>
      <w:r w:rsidR="00002821">
        <w:t xml:space="preserve">(DGH) </w:t>
      </w:r>
      <w:r>
        <w:t xml:space="preserve">where the paediatric department is one part of a larger institution. </w:t>
      </w:r>
      <w:r w:rsidR="00002821">
        <w:t xml:space="preserve">Therefore, while there is paediatric clinical pharmacology sub-specialist training already, that can train specialist pharmacologists for roles in highly specialist children’s hospitals, there is a gap currently. However, </w:t>
      </w:r>
      <w:r>
        <w:t>paediatric clinical pharmacology consultants nationally</w:t>
      </w:r>
      <w:r w:rsidR="00002821">
        <w:t>, working with the Royal College of Paediatrics and Child Health (RCPCH),</w:t>
      </w:r>
      <w:r>
        <w:t xml:space="preserve"> </w:t>
      </w:r>
      <w:r w:rsidR="00002821">
        <w:t>are</w:t>
      </w:r>
      <w:r>
        <w:t xml:space="preserve"> develop</w:t>
      </w:r>
      <w:r w:rsidR="00002821">
        <w:t>ing</w:t>
      </w:r>
      <w:r>
        <w:t xml:space="preserve"> a specialist training (SPIN) module for general paediatricians</w:t>
      </w:r>
      <w:r w:rsidR="00002821">
        <w:t xml:space="preserve">. This SPIN module is aimed at a DGH paediatrician, to ensure the needs of children with regards to medicines are fully considered in a DGH environment, and </w:t>
      </w:r>
      <w:r w:rsidR="009A4435">
        <w:t xml:space="preserve">the aim is to </w:t>
      </w:r>
      <w:r w:rsidR="00002821">
        <w:t>have this training in place for 2</w:t>
      </w:r>
      <w:r w:rsidR="009A4435">
        <w:t>022.</w:t>
      </w:r>
      <w:r>
        <w:t xml:space="preserve"> </w:t>
      </w:r>
    </w:p>
    <w:p w14:paraId="64E61B8F" w14:textId="31416298" w:rsidR="00A3681B" w:rsidRDefault="009A4435" w:rsidP="0017187D">
      <w:r>
        <w:lastRenderedPageBreak/>
        <w:t>While the data presented here do appear very positive, we do acknowledge that d</w:t>
      </w:r>
      <w:r w:rsidR="00E35B57">
        <w:t xml:space="preserve">ue to the service being commenced in the middle of the COVID-19 pandemic, the </w:t>
      </w:r>
      <w:r w:rsidR="009978AB">
        <w:t xml:space="preserve">clinical situation overall, and the </w:t>
      </w:r>
      <w:r w:rsidR="00E35B57">
        <w:t>inpatient</w:t>
      </w:r>
      <w:r w:rsidR="00BA7551">
        <w:t xml:space="preserve">s present in the hospital, </w:t>
      </w:r>
      <w:r w:rsidR="00E35B57">
        <w:t>may not be representative of a “normal” winter period in the North West of England</w:t>
      </w:r>
      <w:r w:rsidR="00876A02">
        <w:t xml:space="preserve">. </w:t>
      </w:r>
      <w:r w:rsidR="00BA7551">
        <w:t>However, t</w:t>
      </w:r>
      <w:r w:rsidR="00876A02">
        <w:t>he</w:t>
      </w:r>
      <w:r w:rsidR="00E35B57">
        <w:t xml:space="preserve"> service will continue to prospectively audit their intervention data</w:t>
      </w:r>
      <w:r w:rsidR="00876A02">
        <w:t xml:space="preserve"> to </w:t>
      </w:r>
      <w:r w:rsidR="00F1045E">
        <w:t>monitor changes in inpatient case mix, and track a</w:t>
      </w:r>
      <w:r w:rsidR="00876A02">
        <w:t>ny improvements are sustained</w:t>
      </w:r>
      <w:r w:rsidR="00E35B57">
        <w:t xml:space="preserve">. </w:t>
      </w:r>
      <w:r w:rsidR="004D6333">
        <w:t xml:space="preserve">The delivery of this service has </w:t>
      </w:r>
      <w:r w:rsidR="00F1045E">
        <w:t xml:space="preserve">also </w:t>
      </w:r>
      <w:r w:rsidR="00E35B57">
        <w:t xml:space="preserve">thrown into sharp relief the lack of data supporting clinicians wishing to deprescribe medications in </w:t>
      </w:r>
      <w:r w:rsidR="001D6D78">
        <w:t>paediatrics</w:t>
      </w:r>
      <w:r w:rsidR="00E35B57">
        <w:t xml:space="preserve">. This has led to </w:t>
      </w:r>
      <w:r w:rsidR="004D6333">
        <w:t xml:space="preserve">ongoing </w:t>
      </w:r>
      <w:r w:rsidR="00E35B57">
        <w:t xml:space="preserve">academic research </w:t>
      </w:r>
      <w:r w:rsidR="00F9352E">
        <w:t xml:space="preserve">about </w:t>
      </w:r>
      <w:r w:rsidR="00876A02">
        <w:t>how to develop such guidance, and how to disseminate it effectively to where it is needed.</w:t>
      </w:r>
    </w:p>
    <w:p w14:paraId="77C6FDC5" w14:textId="059F6342" w:rsidR="000C4F35" w:rsidRDefault="00777B8F" w:rsidP="0017187D">
      <w:r>
        <w:t xml:space="preserve">The suspected ADRs identified were from a wide range of drugs, and the pattern of medications differs markedly from </w:t>
      </w:r>
      <w:r w:rsidR="000C4F35">
        <w:t xml:space="preserve">both </w:t>
      </w:r>
      <w:r>
        <w:t>th</w:t>
      </w:r>
      <w:r w:rsidR="000C4F35">
        <w:t xml:space="preserve">e overall </w:t>
      </w:r>
      <w:r>
        <w:t>Yellow Card Report</w:t>
      </w:r>
      <w:r w:rsidR="000C4F35">
        <w:t>s</w:t>
      </w:r>
      <w:r>
        <w:t xml:space="preserve"> for children and neonates</w:t>
      </w:r>
      <w:r w:rsidR="000C4F35">
        <w:t xml:space="preserve"> in the UK</w:t>
      </w:r>
      <w:r>
        <w:t xml:space="preserve"> </w:t>
      </w:r>
      <w:r>
        <w:fldChar w:fldCharType="begin"/>
      </w:r>
      <w:r w:rsidR="000C4F35">
        <w:instrText xml:space="preserve"> ADDIN EN.CITE &lt;EndNote&gt;&lt;Cite&gt;&lt;Author&gt;Hawcutt&lt;/Author&gt;&lt;Year&gt;2012&lt;/Year&gt;&lt;RecNum&gt;9&lt;/RecNum&gt;&lt;DisplayText&gt;[16]&lt;/DisplayText&gt;&lt;record&gt;&lt;rec-number&gt;9&lt;/rec-number&gt;&lt;foreign-keys&gt;&lt;key app="EN" db-id="vfz5x9saseddeqea0zrx2z0idp0sx02e5t9t" timestamp="1540477118"&gt;9&lt;/key&gt;&lt;/foreign-keys&gt;&lt;ref-type name="Journal Article"&gt;17&lt;/ref-type&gt;&lt;contributors&gt;&lt;authors&gt;&lt;author&gt;Hawcutt, Daniel B&lt;/author&gt;&lt;author&gt;Mainie, Pramod&lt;/author&gt;&lt;author&gt;Riordan, Andrew&lt;/author&gt;&lt;author&gt;Smyth, Rosalind L&lt;/author&gt;&lt;author&gt;Pirmohamed, Munir&lt;/author&gt;&lt;/authors&gt;&lt;/contributors&gt;&lt;titles&gt;&lt;title&gt;Reported paediatric adverse drug reactions in the UK 2000–2009&lt;/title&gt;&lt;secondary-title&gt;British journal of clinical pharmacology&lt;/secondary-title&gt;&lt;/titles&gt;&lt;periodical&gt;&lt;full-title&gt;British journal of clinical pharmacology&lt;/full-title&gt;&lt;/periodical&gt;&lt;pages&gt;437-446&lt;/pages&gt;&lt;volume&gt;73&lt;/volume&gt;&lt;number&gt;3&lt;/number&gt;&lt;dates&gt;&lt;year&gt;2012&lt;/year&gt;&lt;/dates&gt;&lt;isbn&gt;0306-5251&lt;/isbn&gt;&lt;urls&gt;&lt;/urls&gt;&lt;/record&gt;&lt;/Cite&gt;&lt;/EndNote&gt;</w:instrText>
      </w:r>
      <w:r>
        <w:fldChar w:fldCharType="separate"/>
      </w:r>
      <w:r w:rsidR="000C4F35">
        <w:rPr>
          <w:noProof/>
        </w:rPr>
        <w:t>[16]</w:t>
      </w:r>
      <w:r>
        <w:fldChar w:fldCharType="end"/>
      </w:r>
      <w:r w:rsidR="000C4F35">
        <w:t xml:space="preserve">, but also those from CYP themselves </w:t>
      </w:r>
      <w:r w:rsidR="000C4F35">
        <w:fldChar w:fldCharType="begin">
          <w:fldData xml:space="preserve">PEVuZE5vdGU+PENpdGU+PEF1dGhvcj5CaG9vbWJsYTwvQXV0aG9yPjxZZWFyPjIwMjA8L1llYXI+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</w:fldData>
        </w:fldChar>
      </w:r>
      <w:r w:rsidR="00A57478">
        <w:instrText xml:space="preserve"> ADDIN EN.CITE </w:instrText>
      </w:r>
      <w:r w:rsidR="00A57478">
        <w:fldChar w:fldCharType="begin">
          <w:fldData xml:space="preserve">PEVuZE5vdGU+PENpdGU+PEF1dGhvcj5CaG9vbWJsYTwvQXV0aG9yPjxZZWFyPjIwMjA8L1llYXI+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</w:fldData>
        </w:fldChar>
      </w:r>
      <w:r w:rsidR="00A57478">
        <w:instrText xml:space="preserve"> ADDIN EN.CITE.DATA </w:instrText>
      </w:r>
      <w:r w:rsidR="00A57478">
        <w:fldChar w:fldCharType="end"/>
      </w:r>
      <w:r w:rsidR="000C4F35">
        <w:fldChar w:fldCharType="separate"/>
      </w:r>
      <w:r w:rsidR="00A57478">
        <w:rPr>
          <w:noProof/>
        </w:rPr>
        <w:t>[27]</w:t>
      </w:r>
      <w:r w:rsidR="000C4F35">
        <w:fldChar w:fldCharType="end"/>
      </w:r>
      <w:r w:rsidR="000C4F35">
        <w:t xml:space="preserve">, demonstrating the necessity of having multiple routes of reporting to capture the full range of possible ADRs. </w:t>
      </w:r>
    </w:p>
    <w:p w14:paraId="45606454" w14:textId="2D90C008" w:rsidR="0017187D" w:rsidRDefault="0017187D" w:rsidP="0017187D">
      <w:pPr>
        <w:pStyle w:val="Heading1"/>
      </w:pPr>
      <w:r>
        <w:t>Conclusion</w:t>
      </w:r>
    </w:p>
    <w:p w14:paraId="365B780E" w14:textId="40D768DE" w:rsidR="00876A02" w:rsidRDefault="00876A02" w:rsidP="00876A02">
      <w:r>
        <w:t xml:space="preserve">A UK model for sub-specialist paediatric clinical pharmacology service delivery has demonstrated a clinical impact at a patient and hospital level that </w:t>
      </w:r>
      <w:r w:rsidR="006C57E8">
        <w:t>c</w:t>
      </w:r>
      <w:r>
        <w:t xml:space="preserve">ould be replicated at other UK secondary/tertiary children’s hospitals. </w:t>
      </w:r>
    </w:p>
    <w:p w14:paraId="534B2CA5" w14:textId="26AA8F2F" w:rsidR="0017187D" w:rsidRDefault="0017187D" w:rsidP="0017187D"/>
    <w:p w14:paraId="72C1E39E" w14:textId="3BDA5FB0" w:rsidR="00CD71F8" w:rsidRDefault="0069244A" w:rsidP="00CD71F8">
      <w:pPr>
        <w:pStyle w:val="Heading1"/>
      </w:pPr>
      <w:r>
        <w:t>Acknowledgements</w:t>
      </w:r>
    </w:p>
    <w:p w14:paraId="424F6820" w14:textId="1BB594AE" w:rsidR="00CD71F8" w:rsidRDefault="00CD71F8" w:rsidP="00CD71F8">
      <w:pPr>
        <w:spacing w:line="360" w:lineRule="auto"/>
      </w:pPr>
      <w:r w:rsidRPr="000774F9">
        <w:t>This is a summary of independent research carried out at the National Institute for Health Research (NIHR), Alder Hey Clinical Research Facility. The views expressed are those of the author(s) and not necessarily those of the</w:t>
      </w:r>
      <w:r>
        <w:t xml:space="preserve"> N</w:t>
      </w:r>
      <w:r w:rsidRPr="000774F9">
        <w:t>HS, the NIHR or the Department of Health.</w:t>
      </w:r>
    </w:p>
    <w:p w14:paraId="3E0B90F2" w14:textId="6FA57C57" w:rsidR="00F37DC7" w:rsidRPr="000774F9" w:rsidRDefault="00F37DC7" w:rsidP="00CD71F8">
      <w:pPr>
        <w:spacing w:line="360" w:lineRule="auto"/>
      </w:pPr>
      <w:r>
        <w:t>Author contributions: Pharmacology ward round and audit conceived and undertaken, manuscript drafting (DH), Ward round and manuscript review/editing (NW</w:t>
      </w:r>
      <w:r w:rsidRPr="00F37DC7">
        <w:t xml:space="preserve">, EK, CM, </w:t>
      </w:r>
      <w:r>
        <w:t xml:space="preserve">JM, SM). Druggle lead, ward round and manuscript review/editing (JT). Service development, manuscript review/editing (WW, NM). Dr Hawcutt is the Principal Investigator on this manuscript. </w:t>
      </w:r>
    </w:p>
    <w:p w14:paraId="6FBC6DE7" w14:textId="77846CD7" w:rsidR="0069244A" w:rsidRDefault="0069244A" w:rsidP="0069244A"/>
    <w:p w14:paraId="6159D41C" w14:textId="77777777" w:rsidR="0025040C" w:rsidRDefault="0025040C" w:rsidP="0025040C">
      <w:pPr>
        <w:pStyle w:val="Heading3"/>
      </w:pPr>
      <w:r>
        <w:t>Data sharing statement</w:t>
      </w:r>
    </w:p>
    <w:p w14:paraId="2E50755C" w14:textId="5E6199E5" w:rsidR="0025040C" w:rsidRDefault="0025040C" w:rsidP="0069244A">
      <w:r>
        <w:rPr>
          <w:rFonts w:ascii="Trebuchet MS" w:hAnsi="Trebuchet MS"/>
          <w:color w:val="1C1D1E"/>
          <w:sz w:val="21"/>
          <w:szCs w:val="21"/>
          <w:shd w:val="clear" w:color="auto" w:fill="FFFFFF"/>
        </w:rPr>
        <w:t>Data available on request due to privacy/ethical restrictions</w:t>
      </w:r>
    </w:p>
    <w:p w14:paraId="36CC56FA" w14:textId="09F92F07" w:rsidR="0069244A" w:rsidRDefault="0069244A" w:rsidP="0069244A"/>
    <w:p w14:paraId="378DD950" w14:textId="3DA5514D" w:rsidR="00F37DC7" w:rsidRDefault="00F37DC7" w:rsidP="00F37DC7">
      <w:pPr>
        <w:pStyle w:val="Heading3"/>
      </w:pPr>
      <w:r>
        <w:t>Conflict of interest statement</w:t>
      </w:r>
    </w:p>
    <w:p w14:paraId="0A2CC726" w14:textId="0EE5FCB8" w:rsidR="00F37DC7" w:rsidRPr="00F37DC7" w:rsidRDefault="00F37DC7" w:rsidP="00F37DC7">
      <w:r>
        <w:t>The authors have no conflicts of interest to declare</w:t>
      </w:r>
    </w:p>
    <w:p w14:paraId="71853D26" w14:textId="77777777" w:rsidR="00F37DC7" w:rsidRPr="0069244A" w:rsidRDefault="00F37DC7" w:rsidP="0069244A"/>
    <w:p w14:paraId="7F749DE8" w14:textId="0E61EA94" w:rsidR="001A2E67" w:rsidRDefault="0017187D" w:rsidP="0017187D">
      <w:pPr>
        <w:pStyle w:val="Heading1"/>
      </w:pPr>
      <w:r>
        <w:t xml:space="preserve">References </w:t>
      </w:r>
    </w:p>
    <w:p w14:paraId="6283D749" w14:textId="600946BE" w:rsidR="00A57478" w:rsidRPr="00A57478" w:rsidRDefault="001A2E67" w:rsidP="00A57478">
      <w:pPr>
        <w:pStyle w:val="EndNoteBibliography"/>
        <w:spacing w:after="0"/>
        <w:ind w:left="720" w:hanging="720"/>
      </w:pPr>
      <w:r w:rsidRPr="00A3681B">
        <w:rPr>
          <w:rFonts w:asciiTheme="minorHAnsi" w:hAnsiTheme="minorHAnsi" w:cstheme="minorHAnsi"/>
          <w:sz w:val="22"/>
        </w:rPr>
        <w:fldChar w:fldCharType="begin"/>
      </w:r>
      <w:r w:rsidRPr="00A3681B">
        <w:rPr>
          <w:rFonts w:asciiTheme="minorHAnsi" w:hAnsiTheme="minorHAnsi" w:cstheme="minorHAnsi"/>
          <w:sz w:val="22"/>
        </w:rPr>
        <w:instrText xml:space="preserve"> ADDIN EN.REFLIST </w:instrText>
      </w:r>
      <w:r w:rsidRPr="00A3681B">
        <w:rPr>
          <w:rFonts w:asciiTheme="minorHAnsi" w:hAnsiTheme="minorHAnsi" w:cstheme="minorHAnsi"/>
          <w:sz w:val="22"/>
        </w:rPr>
        <w:fldChar w:fldCharType="separate"/>
      </w:r>
      <w:r w:rsidR="00A57478" w:rsidRPr="00A57478">
        <w:t>1.</w:t>
      </w:r>
      <w:r w:rsidR="00A57478" w:rsidRPr="00A57478">
        <w:tab/>
        <w:t xml:space="preserve">Society, B.P. </w:t>
      </w:r>
      <w:r w:rsidR="00A57478" w:rsidRPr="00A57478">
        <w:rPr>
          <w:i/>
        </w:rPr>
        <w:t>What is Clinical Pharmacology</w:t>
      </w:r>
      <w:r w:rsidR="00A57478" w:rsidRPr="00A57478">
        <w:t xml:space="preserve">. 2021  [cited 2021 17th February]; Available from: </w:t>
      </w:r>
      <w:hyperlink r:id="rId12" w:history="1">
        <w:r w:rsidR="00A57478" w:rsidRPr="00A57478">
          <w:rPr>
            <w:rStyle w:val="Hyperlink"/>
          </w:rPr>
          <w:t>https://www.bps.ac.uk/about/about-pharmacology/what-is-clinical-pharmacology</w:t>
        </w:r>
      </w:hyperlink>
      <w:r w:rsidR="00A57478" w:rsidRPr="00A57478">
        <w:t>.</w:t>
      </w:r>
    </w:p>
    <w:p w14:paraId="292277FF" w14:textId="77777777" w:rsidR="00A57478" w:rsidRPr="00A57478" w:rsidRDefault="00A57478" w:rsidP="00A57478">
      <w:pPr>
        <w:pStyle w:val="EndNoteBibliography"/>
        <w:spacing w:after="0"/>
        <w:ind w:left="720" w:hanging="720"/>
      </w:pPr>
      <w:r w:rsidRPr="00A57478">
        <w:t>2.</w:t>
      </w:r>
      <w:r w:rsidRPr="00A57478">
        <w:tab/>
        <w:t xml:space="preserve">Maxwell, S.R.J., </w:t>
      </w:r>
      <w:r w:rsidRPr="00A57478">
        <w:rPr>
          <w:i/>
        </w:rPr>
        <w:t>An agenda for UK clinical pharmacology: How should teaching of undergraduates in clinical pharmacology and therapeutics be delivered and assessed?</w:t>
      </w:r>
      <w:r w:rsidRPr="00A57478">
        <w:t xml:space="preserve"> British Journal of Clinical Pharmacology, 2012. </w:t>
      </w:r>
      <w:r w:rsidRPr="00A57478">
        <w:rPr>
          <w:b/>
        </w:rPr>
        <w:t>73</w:t>
      </w:r>
      <w:r w:rsidRPr="00A57478">
        <w:t>(6): p. 893-899.</w:t>
      </w:r>
    </w:p>
    <w:p w14:paraId="619AAD69" w14:textId="200F3FC5" w:rsidR="00A57478" w:rsidRPr="00A57478" w:rsidRDefault="00A57478" w:rsidP="00A57478">
      <w:pPr>
        <w:pStyle w:val="EndNoteBibliography"/>
        <w:spacing w:after="0"/>
        <w:ind w:left="720" w:hanging="720"/>
      </w:pPr>
      <w:r w:rsidRPr="00A57478">
        <w:t>3.</w:t>
      </w:r>
      <w:r w:rsidRPr="00A57478">
        <w:tab/>
        <w:t xml:space="preserve">Health, R.C.o.P.a.C. </w:t>
      </w:r>
      <w:r w:rsidRPr="00A57478">
        <w:rPr>
          <w:i/>
        </w:rPr>
        <w:t>Paediatric Clinical Pharmacology - sub specialty</w:t>
      </w:r>
      <w:r w:rsidRPr="00A57478">
        <w:t xml:space="preserve">. 2021  [cited 2021 17th February]; Available from: </w:t>
      </w:r>
      <w:hyperlink r:id="rId13" w:history="1">
        <w:r w:rsidRPr="00A57478">
          <w:rPr>
            <w:rStyle w:val="Hyperlink"/>
          </w:rPr>
          <w:t>https://www.rcpch.ac.uk/resources/paediatric-clinical-pharmacology-sub-specialty</w:t>
        </w:r>
      </w:hyperlink>
      <w:r w:rsidRPr="00A57478">
        <w:t>.</w:t>
      </w:r>
    </w:p>
    <w:p w14:paraId="1B533A69" w14:textId="77777777" w:rsidR="00A57478" w:rsidRPr="00A57478" w:rsidRDefault="00A57478" w:rsidP="00A57478">
      <w:pPr>
        <w:pStyle w:val="EndNoteBibliography"/>
        <w:spacing w:after="0"/>
        <w:ind w:left="720" w:hanging="720"/>
      </w:pPr>
      <w:r w:rsidRPr="00A57478">
        <w:t>4.</w:t>
      </w:r>
      <w:r w:rsidRPr="00A57478">
        <w:tab/>
        <w:t xml:space="preserve">Choonara, I., et al., </w:t>
      </w:r>
      <w:r w:rsidRPr="00A57478">
        <w:rPr>
          <w:i/>
        </w:rPr>
        <w:t>Training in paediatric clinical pharmacology in the UK.</w:t>
      </w:r>
      <w:r w:rsidRPr="00A57478">
        <w:t xml:space="preserve"> British journal of clinical pharmacology, 2004. </w:t>
      </w:r>
      <w:r w:rsidRPr="00A57478">
        <w:rPr>
          <w:b/>
        </w:rPr>
        <w:t>58</w:t>
      </w:r>
      <w:r w:rsidRPr="00A57478">
        <w:t>(2): p. 217-218.</w:t>
      </w:r>
    </w:p>
    <w:p w14:paraId="076EAC68" w14:textId="77777777" w:rsidR="00A57478" w:rsidRPr="00A57478" w:rsidRDefault="00A57478" w:rsidP="00A57478">
      <w:pPr>
        <w:pStyle w:val="EndNoteBibliography"/>
        <w:spacing w:after="0"/>
        <w:ind w:left="720" w:hanging="720"/>
      </w:pPr>
      <w:r w:rsidRPr="00A57478">
        <w:t>5.</w:t>
      </w:r>
      <w:r w:rsidRPr="00A57478">
        <w:tab/>
        <w:t xml:space="preserve">Choonara, I. and H. Sammons, </w:t>
      </w:r>
      <w:r w:rsidRPr="00A57478">
        <w:rPr>
          <w:i/>
        </w:rPr>
        <w:t>Paediatric clinical pharmacology in the UK.</w:t>
      </w:r>
      <w:r w:rsidRPr="00A57478">
        <w:t xml:space="preserve"> Archives of disease in childhood, 2014. </w:t>
      </w:r>
      <w:r w:rsidRPr="00A57478">
        <w:rPr>
          <w:b/>
        </w:rPr>
        <w:t>99</w:t>
      </w:r>
      <w:r w:rsidRPr="00A57478">
        <w:t>(12): p. 1143-1146.</w:t>
      </w:r>
    </w:p>
    <w:p w14:paraId="66C5DC14" w14:textId="77777777" w:rsidR="00A57478" w:rsidRPr="00A57478" w:rsidRDefault="00A57478" w:rsidP="00A57478">
      <w:pPr>
        <w:pStyle w:val="EndNoteBibliography"/>
        <w:spacing w:after="0"/>
        <w:ind w:left="720" w:hanging="720"/>
      </w:pPr>
      <w:r w:rsidRPr="00A57478">
        <w:t>6.</w:t>
      </w:r>
      <w:r w:rsidRPr="00A57478">
        <w:tab/>
        <w:t xml:space="preserve">Eichelbaum, M., M.-L. Dahl, and F. Sjöqvist, </w:t>
      </w:r>
      <w:r w:rsidRPr="00A57478">
        <w:rPr>
          <w:i/>
        </w:rPr>
        <w:t>Clinical pharmacology in Stockholm 50 years—report from the jubilee symposium.</w:t>
      </w:r>
      <w:r w:rsidRPr="00A57478">
        <w:t xml:space="preserve"> European Journal of Clinical Pharmacology, 2018. </w:t>
      </w:r>
      <w:r w:rsidRPr="00A57478">
        <w:rPr>
          <w:b/>
        </w:rPr>
        <w:t>74</w:t>
      </w:r>
      <w:r w:rsidRPr="00A57478">
        <w:t>(6): p. 843-851.</w:t>
      </w:r>
    </w:p>
    <w:p w14:paraId="373AFB87" w14:textId="77777777" w:rsidR="00A57478" w:rsidRPr="00A57478" w:rsidRDefault="00A57478" w:rsidP="00A57478">
      <w:pPr>
        <w:pStyle w:val="EndNoteBibliography"/>
        <w:spacing w:after="0"/>
        <w:ind w:left="720" w:hanging="720"/>
      </w:pPr>
      <w:r w:rsidRPr="00A57478">
        <w:t>7.</w:t>
      </w:r>
      <w:r w:rsidRPr="00A57478">
        <w:tab/>
        <w:t xml:space="preserve">Bonati, M., et al., </w:t>
      </w:r>
      <w:r w:rsidRPr="00A57478">
        <w:rPr>
          <w:i/>
        </w:rPr>
        <w:t>Paediatric clinical pharmacology in Europe.</w:t>
      </w:r>
      <w:r w:rsidRPr="00A57478">
        <w:t xml:space="preserve"> Paediatric and Perinatal Drug Therapy, 2006. </w:t>
      </w:r>
      <w:r w:rsidRPr="00A57478">
        <w:rPr>
          <w:b/>
        </w:rPr>
        <w:t>7</w:t>
      </w:r>
      <w:r w:rsidRPr="00A57478">
        <w:t>(3): p. 134-137.</w:t>
      </w:r>
    </w:p>
    <w:p w14:paraId="7FC68E45" w14:textId="77777777" w:rsidR="00A57478" w:rsidRPr="00A57478" w:rsidRDefault="00A57478" w:rsidP="00A57478">
      <w:pPr>
        <w:pStyle w:val="EndNoteBibliography"/>
        <w:spacing w:after="0"/>
        <w:ind w:left="720" w:hanging="720"/>
      </w:pPr>
      <w:r w:rsidRPr="00A57478">
        <w:t>8.</w:t>
      </w:r>
      <w:r w:rsidRPr="00A57478">
        <w:tab/>
        <w:t xml:space="preserve">MacLeod, S., et al., </w:t>
      </w:r>
      <w:r w:rsidRPr="00A57478">
        <w:rPr>
          <w:i/>
        </w:rPr>
        <w:t>An International Asset Map of Clinicians, Educators, and Researchers Pursuing Better Medicine Use in Children: Initial Findings.</w:t>
      </w:r>
      <w:r w:rsidRPr="00A57478">
        <w:t xml:space="preserve"> Clinical Pharmacology &amp; Therapeutics, 2017. </w:t>
      </w:r>
      <w:r w:rsidRPr="00A57478">
        <w:rPr>
          <w:b/>
        </w:rPr>
        <w:t>101</w:t>
      </w:r>
      <w:r w:rsidRPr="00A57478">
        <w:t>(2): p. 274-280.</w:t>
      </w:r>
    </w:p>
    <w:p w14:paraId="738A318B" w14:textId="77777777" w:rsidR="00A57478" w:rsidRPr="00A57478" w:rsidRDefault="00A57478" w:rsidP="00A57478">
      <w:pPr>
        <w:pStyle w:val="EndNoteBibliography"/>
        <w:spacing w:after="0"/>
        <w:ind w:left="720" w:hanging="720"/>
      </w:pPr>
      <w:r w:rsidRPr="00A57478">
        <w:t>9.</w:t>
      </w:r>
      <w:r w:rsidRPr="00A57478">
        <w:tab/>
        <w:t xml:space="preserve">Choonara, I., </w:t>
      </w:r>
      <w:r w:rsidRPr="00A57478">
        <w:rPr>
          <w:i/>
        </w:rPr>
        <w:t>Rational prescribing is important in all settings</w:t>
      </w:r>
      <w:r w:rsidRPr="00A57478">
        <w:t>. 2013, BMJ Publishing Group Ltd.</w:t>
      </w:r>
    </w:p>
    <w:p w14:paraId="461BDE6E" w14:textId="77777777" w:rsidR="00A57478" w:rsidRPr="00A57478" w:rsidRDefault="00A57478" w:rsidP="00A57478">
      <w:pPr>
        <w:pStyle w:val="EndNoteBibliography"/>
        <w:spacing w:after="0"/>
        <w:ind w:left="720" w:hanging="720"/>
      </w:pPr>
      <w:r w:rsidRPr="00A57478">
        <w:t>10.</w:t>
      </w:r>
      <w:r w:rsidRPr="00A57478">
        <w:tab/>
        <w:t xml:space="preserve">Qato, D.M., et al., </w:t>
      </w:r>
      <w:r w:rsidRPr="00A57478">
        <w:rPr>
          <w:i/>
        </w:rPr>
        <w:t>Prescription Medication Use Among Children and Adolescents in the United States.</w:t>
      </w:r>
      <w:r w:rsidRPr="00A57478">
        <w:t xml:space="preserve"> Pediatrics, 2018. </w:t>
      </w:r>
      <w:r w:rsidRPr="00A57478">
        <w:rPr>
          <w:b/>
        </w:rPr>
        <w:t>142</w:t>
      </w:r>
      <w:r w:rsidRPr="00A57478">
        <w:t>(3): p. e20181042.</w:t>
      </w:r>
    </w:p>
    <w:p w14:paraId="2A110AB2" w14:textId="77777777" w:rsidR="00A57478" w:rsidRPr="00A57478" w:rsidRDefault="00A57478" w:rsidP="00A57478">
      <w:pPr>
        <w:pStyle w:val="EndNoteBibliography"/>
        <w:spacing w:after="0"/>
        <w:ind w:left="720" w:hanging="720"/>
      </w:pPr>
      <w:r w:rsidRPr="00A57478">
        <w:t>11.</w:t>
      </w:r>
      <w:r w:rsidRPr="00A57478">
        <w:tab/>
        <w:t xml:space="preserve">Hales, C.M., et al., </w:t>
      </w:r>
      <w:r w:rsidRPr="00A57478">
        <w:rPr>
          <w:i/>
        </w:rPr>
        <w:t>Trends in Prescription Medication Use Among Children and Adolescents—United States, 1999-2014.</w:t>
      </w:r>
      <w:r w:rsidRPr="00A57478">
        <w:t xml:space="preserve"> JAMA, 2018. </w:t>
      </w:r>
      <w:r w:rsidRPr="00A57478">
        <w:rPr>
          <w:b/>
        </w:rPr>
        <w:t>319</w:t>
      </w:r>
      <w:r w:rsidRPr="00A57478">
        <w:t>(19): p. 2009-2020.</w:t>
      </w:r>
    </w:p>
    <w:p w14:paraId="6348E667" w14:textId="77777777" w:rsidR="00A57478" w:rsidRPr="00A57478" w:rsidRDefault="00A57478" w:rsidP="00A57478">
      <w:pPr>
        <w:pStyle w:val="EndNoteBibliography"/>
        <w:spacing w:after="0"/>
        <w:ind w:left="720" w:hanging="720"/>
      </w:pPr>
      <w:r w:rsidRPr="00A57478">
        <w:lastRenderedPageBreak/>
        <w:t>12.</w:t>
      </w:r>
      <w:r w:rsidRPr="00A57478">
        <w:tab/>
        <w:t xml:space="preserve">Boyle, C.A., et al., </w:t>
      </w:r>
      <w:r w:rsidRPr="00A57478">
        <w:rPr>
          <w:i/>
        </w:rPr>
        <w:t>Trends in the Prevalence of Developmental Disabilities in US Children, 1997–2008.</w:t>
      </w:r>
      <w:r w:rsidRPr="00A57478">
        <w:t xml:space="preserve"> Pediatrics, 2011. </w:t>
      </w:r>
      <w:r w:rsidRPr="00A57478">
        <w:rPr>
          <w:b/>
        </w:rPr>
        <w:t>127</w:t>
      </w:r>
      <w:r w:rsidRPr="00A57478">
        <w:t>(6): p. 1034-1042.</w:t>
      </w:r>
    </w:p>
    <w:p w14:paraId="4996AB8A" w14:textId="77777777" w:rsidR="00A57478" w:rsidRPr="00A57478" w:rsidRDefault="00A57478" w:rsidP="00A57478">
      <w:pPr>
        <w:pStyle w:val="EndNoteBibliography"/>
        <w:spacing w:after="0"/>
        <w:ind w:left="720" w:hanging="720"/>
      </w:pPr>
      <w:r w:rsidRPr="00A57478">
        <w:t>13.</w:t>
      </w:r>
      <w:r w:rsidRPr="00A57478">
        <w:tab/>
        <w:t xml:space="preserve">Joint standing committee on medicines, N.a.P.P.G.N.a.t.R.C.o.P.a.C.H., </w:t>
      </w:r>
      <w:r w:rsidRPr="00A57478">
        <w:rPr>
          <w:i/>
        </w:rPr>
        <w:t>The use of unlicensed medicines, or licensed medicines for unlicensed applications in paediatric practice</w:t>
      </w:r>
      <w:r w:rsidRPr="00A57478">
        <w:t>. 2013.</w:t>
      </w:r>
    </w:p>
    <w:p w14:paraId="6C48A66C" w14:textId="77777777" w:rsidR="00A57478" w:rsidRPr="00A57478" w:rsidRDefault="00A57478" w:rsidP="00A57478">
      <w:pPr>
        <w:pStyle w:val="EndNoteBibliography"/>
        <w:spacing w:after="0"/>
        <w:ind w:left="720" w:hanging="720"/>
      </w:pPr>
      <w:r w:rsidRPr="00A57478">
        <w:t>14.</w:t>
      </w:r>
      <w:r w:rsidRPr="00A57478">
        <w:tab/>
        <w:t xml:space="preserve">Gallagher, R.M., et al., </w:t>
      </w:r>
      <w:r w:rsidRPr="00A57478">
        <w:rPr>
          <w:i/>
        </w:rPr>
        <w:t>Adverse drug reactions causing admission to a paediatric hospital.</w:t>
      </w:r>
      <w:r w:rsidRPr="00A57478">
        <w:t xml:space="preserve"> PLoS One, 2012. </w:t>
      </w:r>
      <w:r w:rsidRPr="00A57478">
        <w:rPr>
          <w:b/>
        </w:rPr>
        <w:t>7</w:t>
      </w:r>
      <w:r w:rsidRPr="00A57478">
        <w:t>(12): p. e50127.</w:t>
      </w:r>
    </w:p>
    <w:p w14:paraId="4B108605" w14:textId="77777777" w:rsidR="00A57478" w:rsidRPr="00A57478" w:rsidRDefault="00A57478" w:rsidP="00A57478">
      <w:pPr>
        <w:pStyle w:val="EndNoteBibliography"/>
        <w:spacing w:after="0"/>
        <w:ind w:left="720" w:hanging="720"/>
      </w:pPr>
      <w:r w:rsidRPr="00A57478">
        <w:t>15.</w:t>
      </w:r>
      <w:r w:rsidRPr="00A57478">
        <w:tab/>
        <w:t xml:space="preserve">Thiesen, S., et al., </w:t>
      </w:r>
      <w:r w:rsidRPr="00A57478">
        <w:rPr>
          <w:i/>
        </w:rPr>
        <w:t>Incidence, characteristics and risk factors of adverse drug reactions in hospitalized children–a prospective observational cohort study of 6,601 admissions.</w:t>
      </w:r>
      <w:r w:rsidRPr="00A57478">
        <w:t xml:space="preserve"> BMC medicine, 2013. </w:t>
      </w:r>
      <w:r w:rsidRPr="00A57478">
        <w:rPr>
          <w:b/>
        </w:rPr>
        <w:t>11</w:t>
      </w:r>
      <w:r w:rsidRPr="00A57478">
        <w:t>(1): p. 237.</w:t>
      </w:r>
    </w:p>
    <w:p w14:paraId="132343F6" w14:textId="77777777" w:rsidR="00A57478" w:rsidRPr="00A57478" w:rsidRDefault="00A57478" w:rsidP="00A57478">
      <w:pPr>
        <w:pStyle w:val="EndNoteBibliography"/>
        <w:spacing w:after="0"/>
        <w:ind w:left="720" w:hanging="720"/>
      </w:pPr>
      <w:r w:rsidRPr="00A57478">
        <w:t>16.</w:t>
      </w:r>
      <w:r w:rsidRPr="00A57478">
        <w:tab/>
        <w:t xml:space="preserve">Hawcutt, D.B., et al., </w:t>
      </w:r>
      <w:r w:rsidRPr="00A57478">
        <w:rPr>
          <w:i/>
        </w:rPr>
        <w:t>Reported paediatric adverse drug reactions in the UK 2000–2009.</w:t>
      </w:r>
      <w:r w:rsidRPr="00A57478">
        <w:t xml:space="preserve"> British journal of clinical pharmacology, 2012. </w:t>
      </w:r>
      <w:r w:rsidRPr="00A57478">
        <w:rPr>
          <w:b/>
        </w:rPr>
        <w:t>73</w:t>
      </w:r>
      <w:r w:rsidRPr="00A57478">
        <w:t>(3): p. 437-446.</w:t>
      </w:r>
    </w:p>
    <w:p w14:paraId="76944548" w14:textId="77777777" w:rsidR="00A57478" w:rsidRPr="00A57478" w:rsidRDefault="00A57478" w:rsidP="00A57478">
      <w:pPr>
        <w:pStyle w:val="EndNoteBibliography"/>
        <w:spacing w:after="0"/>
        <w:ind w:left="720" w:hanging="720"/>
      </w:pPr>
      <w:r w:rsidRPr="00A57478">
        <w:t>17.</w:t>
      </w:r>
      <w:r w:rsidRPr="00A57478">
        <w:tab/>
        <w:t xml:space="preserve">Hawcutt, D.B., et al., </w:t>
      </w:r>
      <w:r w:rsidRPr="00A57478">
        <w:rPr>
          <w:i/>
        </w:rPr>
        <w:t>Spontaneous adverse drug reaction reports for neonates and infants in the UK 2001–2010: content and utility analysis.</w:t>
      </w:r>
      <w:r w:rsidRPr="00A57478">
        <w:t xml:space="preserve"> British journal of clinical pharmacology, 2016. </w:t>
      </w:r>
      <w:r w:rsidRPr="00A57478">
        <w:rPr>
          <w:b/>
        </w:rPr>
        <w:t>82</w:t>
      </w:r>
      <w:r w:rsidRPr="00A57478">
        <w:t>(6): p. 1601-1612.</w:t>
      </w:r>
    </w:p>
    <w:p w14:paraId="6A6DE620" w14:textId="77777777" w:rsidR="00A57478" w:rsidRPr="00A57478" w:rsidRDefault="00A57478" w:rsidP="00A57478">
      <w:pPr>
        <w:pStyle w:val="EndNoteBibliography"/>
        <w:spacing w:after="0"/>
        <w:ind w:left="720" w:hanging="720"/>
      </w:pPr>
      <w:r w:rsidRPr="00A57478">
        <w:t>18.</w:t>
      </w:r>
      <w:r w:rsidRPr="00A57478">
        <w:tab/>
        <w:t xml:space="preserve">Turner, S., et al., </w:t>
      </w:r>
      <w:r w:rsidRPr="00A57478">
        <w:rPr>
          <w:i/>
        </w:rPr>
        <w:t>Adverse drug reactions to unlicensed and off‐label drugs on paediatric wards: a prospective study.</w:t>
      </w:r>
      <w:r w:rsidRPr="00A57478">
        <w:t xml:space="preserve"> Acta Paediatrica, 1999. </w:t>
      </w:r>
      <w:r w:rsidRPr="00A57478">
        <w:rPr>
          <w:b/>
        </w:rPr>
        <w:t>88</w:t>
      </w:r>
      <w:r w:rsidRPr="00A57478">
        <w:t>(9): p. 965-968.</w:t>
      </w:r>
    </w:p>
    <w:p w14:paraId="5E78D2BE" w14:textId="77777777" w:rsidR="00A57478" w:rsidRPr="00A57478" w:rsidRDefault="00A57478" w:rsidP="00A57478">
      <w:pPr>
        <w:pStyle w:val="EndNoteBibliography"/>
        <w:spacing w:after="0"/>
        <w:ind w:left="720" w:hanging="720"/>
      </w:pPr>
      <w:r w:rsidRPr="00A57478">
        <w:t>19.</w:t>
      </w:r>
      <w:r w:rsidRPr="00A57478">
        <w:tab/>
        <w:t xml:space="preserve">Ross, L., J. Wallace, and J. Paton, </w:t>
      </w:r>
      <w:r w:rsidRPr="00A57478">
        <w:rPr>
          <w:i/>
        </w:rPr>
        <w:t>Medication errors in a paediatric teaching hospital in the UK: five years operational experience.</w:t>
      </w:r>
      <w:r w:rsidRPr="00A57478">
        <w:t xml:space="preserve"> Archives of disease in childhood, 2000. </w:t>
      </w:r>
      <w:r w:rsidRPr="00A57478">
        <w:rPr>
          <w:b/>
        </w:rPr>
        <w:t>83</w:t>
      </w:r>
      <w:r w:rsidRPr="00A57478">
        <w:t>(6): p. 492-497.</w:t>
      </w:r>
    </w:p>
    <w:p w14:paraId="6645DF56" w14:textId="77777777" w:rsidR="00A57478" w:rsidRPr="00A57478" w:rsidRDefault="00A57478" w:rsidP="00A57478">
      <w:pPr>
        <w:pStyle w:val="EndNoteBibliography"/>
        <w:spacing w:after="0"/>
        <w:ind w:left="720" w:hanging="720"/>
      </w:pPr>
      <w:r w:rsidRPr="00A57478">
        <w:t>20.</w:t>
      </w:r>
      <w:r w:rsidRPr="00A57478">
        <w:tab/>
        <w:t xml:space="preserve">Folli, H.L., et al., </w:t>
      </w:r>
      <w:r w:rsidRPr="00A57478">
        <w:rPr>
          <w:i/>
        </w:rPr>
        <w:t>Medication error prevention by clinical pharmacists in two children's hospitals.</w:t>
      </w:r>
      <w:r w:rsidRPr="00A57478">
        <w:t xml:space="preserve"> Pediatrics, 1987. </w:t>
      </w:r>
      <w:r w:rsidRPr="00A57478">
        <w:rPr>
          <w:b/>
        </w:rPr>
        <w:t>79</w:t>
      </w:r>
      <w:r w:rsidRPr="00A57478">
        <w:t>(5): p. 718-722.</w:t>
      </w:r>
    </w:p>
    <w:p w14:paraId="00FBF906" w14:textId="77777777" w:rsidR="00A57478" w:rsidRPr="00A57478" w:rsidRDefault="00A57478" w:rsidP="00A57478">
      <w:pPr>
        <w:pStyle w:val="EndNoteBibliography"/>
        <w:spacing w:after="0"/>
        <w:ind w:left="720" w:hanging="720"/>
      </w:pPr>
      <w:r w:rsidRPr="00A57478">
        <w:t>21.</w:t>
      </w:r>
      <w:r w:rsidRPr="00A57478">
        <w:tab/>
        <w:t xml:space="preserve">Terry, D.R., et al., </w:t>
      </w:r>
      <w:r w:rsidRPr="00A57478">
        <w:rPr>
          <w:i/>
        </w:rPr>
        <w:t>Clinical significance of medication reconciliation in children admitted to a UK pediatric hospital.</w:t>
      </w:r>
      <w:r w:rsidRPr="00A57478">
        <w:t xml:space="preserve"> Pediatric Drugs, 2010. </w:t>
      </w:r>
      <w:r w:rsidRPr="00A57478">
        <w:rPr>
          <w:b/>
        </w:rPr>
        <w:t>12</w:t>
      </w:r>
      <w:r w:rsidRPr="00A57478">
        <w:t>(5): p. 331-337.</w:t>
      </w:r>
    </w:p>
    <w:p w14:paraId="070AD99F" w14:textId="77777777" w:rsidR="00A57478" w:rsidRPr="00A57478" w:rsidRDefault="00A57478" w:rsidP="00A57478">
      <w:pPr>
        <w:pStyle w:val="EndNoteBibliography"/>
        <w:spacing w:after="0"/>
        <w:ind w:left="720" w:hanging="720"/>
      </w:pPr>
      <w:r w:rsidRPr="00A57478">
        <w:lastRenderedPageBreak/>
        <w:t>22.</w:t>
      </w:r>
      <w:r w:rsidRPr="00A57478">
        <w:tab/>
        <w:t xml:space="preserve">Reece, A., et al., </w:t>
      </w:r>
      <w:r w:rsidRPr="00A57478">
        <w:rPr>
          <w:i/>
        </w:rPr>
        <w:t>G171 Improving situation awareness in prescribing: A medication safety huddle–the DRUG-gle (Druggle)</w:t>
      </w:r>
      <w:r w:rsidRPr="00A57478">
        <w:t>. 2016, BMJ Publishing Group Ltd.</w:t>
      </w:r>
    </w:p>
    <w:p w14:paraId="16982F1B" w14:textId="77777777" w:rsidR="00A57478" w:rsidRPr="00A57478" w:rsidRDefault="00A57478" w:rsidP="00A57478">
      <w:pPr>
        <w:pStyle w:val="EndNoteBibliography"/>
        <w:spacing w:after="0"/>
        <w:ind w:left="720" w:hanging="720"/>
      </w:pPr>
      <w:r w:rsidRPr="00A57478">
        <w:t>23.</w:t>
      </w:r>
      <w:r w:rsidRPr="00A57478">
        <w:tab/>
        <w:t xml:space="preserve">Bell, C., J. Jackson, and H. Shore, </w:t>
      </w:r>
      <w:r w:rsidRPr="00A57478">
        <w:rPr>
          <w:i/>
        </w:rPr>
        <w:t>P3 Safe–the positive impact of ‘druggles’ on prescribing standards and patient safety within the neonatal intensive care environment</w:t>
      </w:r>
      <w:r w:rsidRPr="00A57478">
        <w:t>. 2018, BMJ Publishing Group Ltd.</w:t>
      </w:r>
    </w:p>
    <w:p w14:paraId="18D6283E" w14:textId="77777777" w:rsidR="00A57478" w:rsidRPr="00A57478" w:rsidRDefault="00A57478" w:rsidP="00A57478">
      <w:pPr>
        <w:pStyle w:val="EndNoteBibliography"/>
        <w:spacing w:after="0"/>
        <w:ind w:left="720" w:hanging="720"/>
      </w:pPr>
      <w:r w:rsidRPr="00A57478">
        <w:t>24.</w:t>
      </w:r>
      <w:r w:rsidRPr="00A57478">
        <w:tab/>
        <w:t xml:space="preserve">White, M. and A. Roueche, </w:t>
      </w:r>
      <w:r w:rsidRPr="00A57478">
        <w:rPr>
          <w:i/>
        </w:rPr>
        <w:t>G87 It’sa ‘druggle’: reducing drug errors and disseminating learning</w:t>
      </w:r>
      <w:r w:rsidRPr="00A57478">
        <w:t>. 2020, BMJ Publishing Group Ltd.</w:t>
      </w:r>
    </w:p>
    <w:p w14:paraId="2DA83C07" w14:textId="77777777" w:rsidR="00A57478" w:rsidRPr="00A57478" w:rsidRDefault="00A57478" w:rsidP="00A57478">
      <w:pPr>
        <w:pStyle w:val="EndNoteBibliography"/>
        <w:spacing w:after="0"/>
        <w:ind w:left="720" w:hanging="720"/>
      </w:pPr>
      <w:r w:rsidRPr="00A57478">
        <w:t>25.</w:t>
      </w:r>
      <w:r w:rsidRPr="00A57478">
        <w:tab/>
        <w:t xml:space="preserve">(PICS), P.I.C.S., </w:t>
      </w:r>
      <w:r w:rsidRPr="00A57478">
        <w:rPr>
          <w:i/>
        </w:rPr>
        <w:t>Quality Standards for the care of Critically Ill Children</w:t>
      </w:r>
      <w:r w:rsidRPr="00A57478">
        <w:t>. 2015.</w:t>
      </w:r>
    </w:p>
    <w:p w14:paraId="4EE06018" w14:textId="77777777" w:rsidR="00A57478" w:rsidRPr="00A57478" w:rsidRDefault="00A57478" w:rsidP="00A57478">
      <w:pPr>
        <w:pStyle w:val="EndNoteBibliography"/>
        <w:ind w:left="720" w:hanging="720"/>
      </w:pPr>
      <w:r w:rsidRPr="00A57478">
        <w:t>26.</w:t>
      </w:r>
      <w:r w:rsidRPr="00A57478">
        <w:tab/>
        <w:t xml:space="preserve">Society, B.P. </w:t>
      </w:r>
      <w:r w:rsidRPr="00A57478">
        <w:rPr>
          <w:i/>
        </w:rPr>
        <w:t>Investment in UK clinical pharmacology will save and improve lives</w:t>
      </w:r>
      <w:r w:rsidRPr="00A57478">
        <w:t>. 2021  [cited 2021 26th March</w:t>
      </w:r>
    </w:p>
    <w:p w14:paraId="6946EC4C" w14:textId="54067134" w:rsidR="00A57478" w:rsidRPr="00A57478" w:rsidRDefault="00A57478" w:rsidP="00A57478">
      <w:pPr>
        <w:pStyle w:val="EndNoteBibliography"/>
        <w:spacing w:after="0"/>
        <w:ind w:left="720" w:hanging="720"/>
      </w:pPr>
      <w:r w:rsidRPr="00A57478">
        <w:t xml:space="preserve">]; Available from: </w:t>
      </w:r>
      <w:hyperlink r:id="rId14" w:history="1">
        <w:r w:rsidRPr="00A57478">
          <w:rPr>
            <w:rStyle w:val="Hyperlink"/>
          </w:rPr>
          <w:t>https://www.bps.ac.uk/news-events/news/articles/2021/investing-in-uk-clinical-pharmacology-will-save-an</w:t>
        </w:r>
      </w:hyperlink>
      <w:r w:rsidRPr="00A57478">
        <w:t>.</w:t>
      </w:r>
    </w:p>
    <w:p w14:paraId="0FBE4CD4" w14:textId="77777777" w:rsidR="00A57478" w:rsidRPr="00A57478" w:rsidRDefault="00A57478" w:rsidP="00A57478">
      <w:pPr>
        <w:pStyle w:val="EndNoteBibliography"/>
        <w:ind w:left="720" w:hanging="720"/>
      </w:pPr>
      <w:r w:rsidRPr="00A57478">
        <w:t>27.</w:t>
      </w:r>
      <w:r w:rsidRPr="00A57478">
        <w:tab/>
        <w:t xml:space="preserve">Bhoombla, N., et al., </w:t>
      </w:r>
      <w:r w:rsidRPr="00A57478">
        <w:rPr>
          <w:i/>
        </w:rPr>
        <w:t>Pharmacovigilance Reports Received from Children and Young People, and Development of Information to Aid Future Reporting from this Age Group.</w:t>
      </w:r>
      <w:r w:rsidRPr="00A57478">
        <w:t xml:space="preserve"> Paediatr Drugs, 2020. </w:t>
      </w:r>
      <w:r w:rsidRPr="00A57478">
        <w:rPr>
          <w:b/>
        </w:rPr>
        <w:t>22</w:t>
      </w:r>
      <w:r w:rsidRPr="00A57478">
        <w:t>(3): p. 335-341.</w:t>
      </w:r>
    </w:p>
    <w:p w14:paraId="6F4C4B51" w14:textId="258C3AF3" w:rsidR="002E75A3" w:rsidRDefault="001A2E67" w:rsidP="001A2E67">
      <w:pPr>
        <w:pStyle w:val="Heading1"/>
        <w:spacing w:line="360" w:lineRule="auto"/>
        <w:rPr>
          <w:rFonts w:asciiTheme="minorHAnsi" w:hAnsiTheme="minorHAnsi" w:cstheme="minorHAnsi"/>
          <w:sz w:val="22"/>
          <w:szCs w:val="22"/>
        </w:rPr>
      </w:pPr>
      <w:r w:rsidRPr="00A3681B">
        <w:rPr>
          <w:rFonts w:asciiTheme="minorHAnsi" w:hAnsiTheme="minorHAnsi" w:cstheme="minorHAnsi"/>
          <w:sz w:val="22"/>
          <w:szCs w:val="22"/>
        </w:rPr>
        <w:fldChar w:fldCharType="end"/>
      </w:r>
    </w:p>
    <w:p w14:paraId="15436F2F" w14:textId="12011405" w:rsidR="002E75A3" w:rsidRDefault="002E75A3">
      <w:pPr>
        <w:rPr>
          <w:rFonts w:cstheme="minorHAnsi"/>
        </w:rPr>
      </w:pPr>
      <w:r>
        <w:rPr>
          <w:rFonts w:cstheme="minorHAnsi"/>
        </w:rPr>
        <w:br w:type="page"/>
      </w:r>
    </w:p>
    <w:p w14:paraId="3C97D35B" w14:textId="61A736A8" w:rsidR="00033FD9" w:rsidRDefault="00033FD9" w:rsidP="00033FD9">
      <w:pPr>
        <w:pStyle w:val="Heading2"/>
      </w:pPr>
      <w:r>
        <w:lastRenderedPageBreak/>
        <w:t>Figure Legends</w:t>
      </w:r>
    </w:p>
    <w:p w14:paraId="66E8B4E7" w14:textId="653C0C1E" w:rsidR="00033FD9" w:rsidRDefault="00033FD9" w:rsidP="00033FD9"/>
    <w:p w14:paraId="4BA9D16F" w14:textId="4ACC8DCF" w:rsidR="00033FD9" w:rsidRDefault="00033FD9" w:rsidP="00033FD9">
      <w:r>
        <w:t xml:space="preserve">Figure 1: Percentage of inpatients prescribed A: </w:t>
      </w:r>
      <w:r>
        <w:rPr>
          <w:rFonts w:cstheme="minorHAnsi"/>
        </w:rPr>
        <w:t>≥</w:t>
      </w:r>
      <w:r>
        <w:t xml:space="preserve">10 medications and B: </w:t>
      </w:r>
      <w:r>
        <w:rPr>
          <w:rFonts w:cstheme="minorHAnsi"/>
        </w:rPr>
        <w:t>≥</w:t>
      </w:r>
      <w:r>
        <w:t>20 medications</w:t>
      </w:r>
    </w:p>
    <w:p w14:paraId="246926F3" w14:textId="21C7327D" w:rsidR="00033FD9" w:rsidRDefault="00033FD9" w:rsidP="00033FD9"/>
    <w:p w14:paraId="76449944" w14:textId="77777777" w:rsidR="00033FD9" w:rsidRPr="00441316" w:rsidRDefault="00033FD9" w:rsidP="00033FD9">
      <w:r>
        <w:t>Figure 2: Annual number of reports of suspected adverse drug reactions to the Medicines and Healthcare Devices Regulatory Agency (MHRA) Yellow Card scheme from Hospital Trust</w:t>
      </w:r>
    </w:p>
    <w:p w14:paraId="71E8A7B8" w14:textId="77777777" w:rsidR="00033FD9" w:rsidRPr="00033FD9" w:rsidRDefault="00033FD9" w:rsidP="00033FD9"/>
    <w:p w14:paraId="758BD5B8" w14:textId="77777777" w:rsidR="00033FD9" w:rsidRDefault="00033FD9">
      <w:pPr>
        <w:rPr>
          <w:rFonts w:eastAsiaTheme="majorEastAsia" w:cstheme="minorHAnsi"/>
          <w:color w:val="2E74B5" w:themeColor="accent1" w:themeShade="BF"/>
        </w:rPr>
      </w:pPr>
      <w:r>
        <w:rPr>
          <w:rFonts w:eastAsiaTheme="majorEastAsia" w:cstheme="minorHAnsi"/>
          <w:color w:val="2E74B5" w:themeColor="accent1" w:themeShade="BF"/>
        </w:rPr>
        <w:br w:type="page"/>
      </w:r>
    </w:p>
    <w:p w14:paraId="4E69BCE9" w14:textId="27940B8D" w:rsidR="0055220B" w:rsidRDefault="0055220B">
      <w:pPr>
        <w:rPr>
          <w:rFonts w:eastAsiaTheme="majorEastAsia" w:cstheme="minorHAnsi"/>
          <w:color w:val="2E74B5" w:themeColor="accent1" w:themeShade="BF"/>
        </w:rPr>
      </w:pPr>
    </w:p>
    <w:tbl>
      <w:tblPr>
        <w:tblStyle w:val="ListTable3"/>
        <w:tblW w:w="0" w:type="auto"/>
        <w:tblLook w:val="04A0" w:firstRow="1" w:lastRow="0" w:firstColumn="1" w:lastColumn="0" w:noHBand="0" w:noVBand="1"/>
      </w:tblPr>
      <w:tblGrid>
        <w:gridCol w:w="3250"/>
        <w:gridCol w:w="3065"/>
        <w:gridCol w:w="2701"/>
      </w:tblGrid>
      <w:tr w:rsidR="002E75A3" w:rsidRPr="002E75A3" w14:paraId="050CB0AB" w14:textId="4FAA6086" w:rsidTr="002E75A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50" w:type="dxa"/>
          </w:tcPr>
          <w:p w14:paraId="3E349DC2" w14:textId="6FE922FB" w:rsidR="002E75A3" w:rsidRPr="002E75A3" w:rsidRDefault="002E75A3" w:rsidP="001A2E67">
            <w:pPr>
              <w:pStyle w:val="Heading1"/>
              <w:spacing w:line="360" w:lineRule="auto"/>
              <w:outlineLvl w:val="0"/>
              <w:rPr>
                <w:rFonts w:asciiTheme="minorHAnsi" w:hAnsiTheme="minorHAnsi" w:cstheme="minorHAnsi"/>
                <w:color w:val="FFFFFF" w:themeColor="background1"/>
                <w:sz w:val="22"/>
                <w:szCs w:val="22"/>
              </w:rPr>
            </w:pPr>
            <w:r w:rsidRPr="002E75A3">
              <w:rPr>
                <w:rFonts w:asciiTheme="minorHAnsi" w:hAnsiTheme="minorHAnsi" w:cstheme="minorHAnsi"/>
                <w:color w:val="FFFFFF" w:themeColor="background1"/>
                <w:sz w:val="22"/>
                <w:szCs w:val="22"/>
              </w:rPr>
              <w:t xml:space="preserve">Clinical Activity </w:t>
            </w:r>
          </w:p>
        </w:tc>
        <w:tc>
          <w:tcPr>
            <w:tcW w:w="3065" w:type="dxa"/>
          </w:tcPr>
          <w:p w14:paraId="0394F877" w14:textId="1CD444BC" w:rsidR="002E75A3" w:rsidRPr="002E75A3" w:rsidRDefault="002E75A3" w:rsidP="002E75A3">
            <w:pPr>
              <w:pStyle w:val="Heading1"/>
              <w:spacing w:line="360" w:lineRule="auto"/>
              <w:outlineLvl w:val="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2"/>
                <w:szCs w:val="22"/>
              </w:rPr>
            </w:pPr>
            <w:r>
              <w:rPr>
                <w:rFonts w:asciiTheme="minorHAnsi" w:hAnsiTheme="minorHAnsi" w:cstheme="minorHAnsi"/>
                <w:color w:val="FFFFFF" w:themeColor="background1"/>
                <w:sz w:val="22"/>
                <w:szCs w:val="22"/>
              </w:rPr>
              <w:t>Summary of role</w:t>
            </w:r>
          </w:p>
        </w:tc>
        <w:tc>
          <w:tcPr>
            <w:tcW w:w="2701" w:type="dxa"/>
          </w:tcPr>
          <w:p w14:paraId="5645CB39" w14:textId="307402B5" w:rsidR="002E75A3" w:rsidRDefault="002E75A3" w:rsidP="002E75A3">
            <w:pPr>
              <w:pStyle w:val="Heading1"/>
              <w:spacing w:line="360" w:lineRule="auto"/>
              <w:outlineLvl w:val="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2"/>
                <w:szCs w:val="22"/>
              </w:rPr>
            </w:pPr>
            <w:r>
              <w:rPr>
                <w:rFonts w:asciiTheme="minorHAnsi" w:hAnsiTheme="minorHAnsi" w:cstheme="minorHAnsi"/>
                <w:color w:val="FFFFFF" w:themeColor="background1"/>
                <w:sz w:val="22"/>
                <w:szCs w:val="22"/>
              </w:rPr>
              <w:t>Time commitment</w:t>
            </w:r>
          </w:p>
        </w:tc>
      </w:tr>
      <w:tr w:rsidR="002E75A3" w:rsidRPr="002E75A3" w14:paraId="7CA78252" w14:textId="4E921BAE" w:rsidTr="002E7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0" w:type="dxa"/>
          </w:tcPr>
          <w:p w14:paraId="52E255E1" w14:textId="33E11BF5" w:rsidR="002E75A3" w:rsidRPr="002E75A3" w:rsidRDefault="002E75A3" w:rsidP="001A2E67">
            <w:pPr>
              <w:pStyle w:val="Heading1"/>
              <w:spacing w:line="360" w:lineRule="auto"/>
              <w:outlineLvl w:val="0"/>
              <w:rPr>
                <w:rFonts w:asciiTheme="minorHAnsi" w:hAnsiTheme="minorHAnsi" w:cstheme="minorHAnsi"/>
                <w:b w:val="0"/>
                <w:color w:val="auto"/>
                <w:sz w:val="22"/>
                <w:szCs w:val="22"/>
              </w:rPr>
            </w:pPr>
            <w:r w:rsidRPr="002E75A3">
              <w:rPr>
                <w:rFonts w:asciiTheme="minorHAnsi" w:hAnsiTheme="minorHAnsi" w:cstheme="minorHAnsi"/>
                <w:b w:val="0"/>
                <w:color w:val="auto"/>
                <w:sz w:val="22"/>
                <w:szCs w:val="22"/>
              </w:rPr>
              <w:t xml:space="preserve">Ward round </w:t>
            </w:r>
          </w:p>
        </w:tc>
        <w:tc>
          <w:tcPr>
            <w:tcW w:w="3065" w:type="dxa"/>
          </w:tcPr>
          <w:p w14:paraId="500576B3" w14:textId="6D92FEBB" w:rsidR="002E75A3" w:rsidRPr="00A21A14" w:rsidRDefault="002E75A3" w:rsidP="001A2E67">
            <w:pPr>
              <w:pStyle w:val="Heading1"/>
              <w:spacing w:line="360" w:lineRule="auto"/>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Pr>
                <w:rFonts w:asciiTheme="minorHAnsi" w:hAnsiTheme="minorHAnsi" w:cstheme="minorHAnsi"/>
                <w:color w:val="auto"/>
                <w:sz w:val="22"/>
                <w:szCs w:val="22"/>
              </w:rPr>
              <w:t>Review of HDU</w:t>
            </w:r>
            <w:r>
              <w:rPr>
                <w:rFonts w:asciiTheme="minorHAnsi" w:hAnsiTheme="minorHAnsi" w:cstheme="minorHAnsi"/>
                <w:color w:val="auto"/>
                <w:sz w:val="22"/>
                <w:szCs w:val="22"/>
                <w:vertAlign w:val="superscript"/>
              </w:rPr>
              <w:t>1</w:t>
            </w:r>
            <w:r w:rsidR="00A21A14">
              <w:rPr>
                <w:rFonts w:asciiTheme="minorHAnsi" w:hAnsiTheme="minorHAnsi" w:cstheme="minorHAnsi"/>
                <w:color w:val="auto"/>
                <w:sz w:val="22"/>
                <w:szCs w:val="22"/>
              </w:rPr>
              <w:t xml:space="preserve"> and wards for patients with polypharmacy</w:t>
            </w:r>
          </w:p>
        </w:tc>
        <w:tc>
          <w:tcPr>
            <w:tcW w:w="2701" w:type="dxa"/>
          </w:tcPr>
          <w:p w14:paraId="563CB11C" w14:textId="7FBB416D" w:rsidR="002E75A3" w:rsidRDefault="002E75A3" w:rsidP="001A2E67">
            <w:pPr>
              <w:pStyle w:val="Heading1"/>
              <w:spacing w:line="360" w:lineRule="auto"/>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Pr>
                <w:rFonts w:asciiTheme="minorHAnsi" w:hAnsiTheme="minorHAnsi" w:cstheme="minorHAnsi"/>
                <w:color w:val="auto"/>
                <w:sz w:val="22"/>
                <w:szCs w:val="22"/>
              </w:rPr>
              <w:t>Up to 4 hours per week</w:t>
            </w:r>
          </w:p>
        </w:tc>
      </w:tr>
      <w:tr w:rsidR="002E75A3" w:rsidRPr="002E75A3" w14:paraId="0EEEAAD3" w14:textId="71636346" w:rsidTr="002E75A3">
        <w:tc>
          <w:tcPr>
            <w:cnfStyle w:val="001000000000" w:firstRow="0" w:lastRow="0" w:firstColumn="1" w:lastColumn="0" w:oddVBand="0" w:evenVBand="0" w:oddHBand="0" w:evenHBand="0" w:firstRowFirstColumn="0" w:firstRowLastColumn="0" w:lastRowFirstColumn="0" w:lastRowLastColumn="0"/>
            <w:tcW w:w="3250" w:type="dxa"/>
          </w:tcPr>
          <w:p w14:paraId="413F8710" w14:textId="336AB092" w:rsidR="002E75A3" w:rsidRPr="002E75A3" w:rsidRDefault="002E75A3" w:rsidP="001A2E67">
            <w:pPr>
              <w:pStyle w:val="Heading1"/>
              <w:spacing w:line="360" w:lineRule="auto"/>
              <w:outlineLvl w:val="0"/>
              <w:rPr>
                <w:rFonts w:asciiTheme="minorHAnsi" w:hAnsiTheme="minorHAnsi" w:cstheme="minorHAnsi"/>
                <w:b w:val="0"/>
                <w:color w:val="auto"/>
                <w:sz w:val="22"/>
                <w:szCs w:val="22"/>
              </w:rPr>
            </w:pPr>
            <w:r>
              <w:rPr>
                <w:rFonts w:asciiTheme="minorHAnsi" w:hAnsiTheme="minorHAnsi" w:cstheme="minorHAnsi"/>
                <w:b w:val="0"/>
                <w:color w:val="auto"/>
                <w:sz w:val="22"/>
                <w:szCs w:val="22"/>
              </w:rPr>
              <w:t>Drugs and Therapeutics Committee</w:t>
            </w:r>
          </w:p>
        </w:tc>
        <w:tc>
          <w:tcPr>
            <w:tcW w:w="3065" w:type="dxa"/>
          </w:tcPr>
          <w:p w14:paraId="3D2D53A5" w14:textId="7B0E812C" w:rsidR="002E75A3" w:rsidRPr="002E75A3" w:rsidRDefault="00AF1A57" w:rsidP="001A2E67">
            <w:pPr>
              <w:pStyle w:val="Heading1"/>
              <w:spacing w:line="360" w:lineRule="auto"/>
              <w:outlineLvl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Pr>
                <w:rFonts w:asciiTheme="minorHAnsi" w:hAnsiTheme="minorHAnsi" w:cstheme="minorHAnsi"/>
                <w:color w:val="auto"/>
                <w:sz w:val="22"/>
                <w:szCs w:val="22"/>
              </w:rPr>
              <w:t>C</w:t>
            </w:r>
            <w:r w:rsidR="00A21A14">
              <w:rPr>
                <w:rFonts w:asciiTheme="minorHAnsi" w:hAnsiTheme="minorHAnsi" w:cstheme="minorHAnsi"/>
                <w:color w:val="auto"/>
                <w:sz w:val="22"/>
                <w:szCs w:val="22"/>
              </w:rPr>
              <w:t>ommittee overseeing medication use in the trust</w:t>
            </w:r>
          </w:p>
        </w:tc>
        <w:tc>
          <w:tcPr>
            <w:tcW w:w="2701" w:type="dxa"/>
          </w:tcPr>
          <w:p w14:paraId="0CE4680C" w14:textId="5AC26320" w:rsidR="002E75A3" w:rsidRDefault="00A21A14" w:rsidP="001A2E67">
            <w:pPr>
              <w:pStyle w:val="Heading1"/>
              <w:spacing w:line="360" w:lineRule="auto"/>
              <w:outlineLvl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Pr>
                <w:rFonts w:asciiTheme="minorHAnsi" w:hAnsiTheme="minorHAnsi" w:cstheme="minorHAnsi"/>
                <w:color w:val="auto"/>
                <w:sz w:val="22"/>
                <w:szCs w:val="22"/>
              </w:rPr>
              <w:t>2 hours per month</w:t>
            </w:r>
          </w:p>
        </w:tc>
      </w:tr>
      <w:tr w:rsidR="002E75A3" w:rsidRPr="002E75A3" w14:paraId="371C6651" w14:textId="31785254" w:rsidTr="002E7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0" w:type="dxa"/>
          </w:tcPr>
          <w:p w14:paraId="751C17DF" w14:textId="27906660" w:rsidR="002E75A3" w:rsidRPr="002E75A3" w:rsidRDefault="002E75A3" w:rsidP="001A2E67">
            <w:pPr>
              <w:pStyle w:val="Heading1"/>
              <w:spacing w:line="360" w:lineRule="auto"/>
              <w:outlineLvl w:val="0"/>
              <w:rPr>
                <w:rFonts w:asciiTheme="minorHAnsi" w:hAnsiTheme="minorHAnsi" w:cstheme="minorHAnsi"/>
                <w:b w:val="0"/>
                <w:color w:val="auto"/>
                <w:sz w:val="22"/>
                <w:szCs w:val="22"/>
              </w:rPr>
            </w:pPr>
            <w:r>
              <w:rPr>
                <w:rFonts w:asciiTheme="minorHAnsi" w:hAnsiTheme="minorHAnsi" w:cstheme="minorHAnsi"/>
                <w:b w:val="0"/>
                <w:color w:val="auto"/>
                <w:sz w:val="22"/>
                <w:szCs w:val="22"/>
              </w:rPr>
              <w:t>Clinical Development and Evaluation Group</w:t>
            </w:r>
          </w:p>
        </w:tc>
        <w:tc>
          <w:tcPr>
            <w:tcW w:w="3065" w:type="dxa"/>
          </w:tcPr>
          <w:p w14:paraId="51CCC131" w14:textId="1809E6EF" w:rsidR="002E75A3" w:rsidRPr="002E75A3" w:rsidRDefault="002E75A3" w:rsidP="00AF1A57">
            <w:pPr>
              <w:pStyle w:val="Heading1"/>
              <w:spacing w:line="360" w:lineRule="auto"/>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Pr>
                <w:rFonts w:asciiTheme="minorHAnsi" w:hAnsiTheme="minorHAnsi" w:cstheme="minorHAnsi"/>
                <w:color w:val="auto"/>
                <w:sz w:val="22"/>
                <w:szCs w:val="22"/>
              </w:rPr>
              <w:t>Rapid review of new</w:t>
            </w:r>
            <w:r w:rsidR="00A21A14">
              <w:rPr>
                <w:rFonts w:asciiTheme="minorHAnsi" w:hAnsiTheme="minorHAnsi" w:cstheme="minorHAnsi"/>
                <w:color w:val="auto"/>
                <w:sz w:val="22"/>
                <w:szCs w:val="22"/>
              </w:rPr>
              <w:t xml:space="preserve"> medicines for use in the trust </w:t>
            </w:r>
            <w:r w:rsidR="00AF1A57">
              <w:rPr>
                <w:rFonts w:asciiTheme="minorHAnsi" w:hAnsiTheme="minorHAnsi" w:cstheme="minorHAnsi"/>
                <w:color w:val="auto"/>
                <w:sz w:val="22"/>
                <w:szCs w:val="22"/>
              </w:rPr>
              <w:t>(XX applications June 2020 to Feb 2021 inclusive)</w:t>
            </w:r>
          </w:p>
        </w:tc>
        <w:tc>
          <w:tcPr>
            <w:tcW w:w="2701" w:type="dxa"/>
          </w:tcPr>
          <w:p w14:paraId="6FFB1C4E" w14:textId="338D832C" w:rsidR="002E75A3" w:rsidRDefault="00AF1A57" w:rsidP="001A2E67">
            <w:pPr>
              <w:pStyle w:val="Heading1"/>
              <w:spacing w:line="360" w:lineRule="auto"/>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Pr>
                <w:rFonts w:asciiTheme="minorHAnsi" w:hAnsiTheme="minorHAnsi" w:cstheme="minorHAnsi"/>
                <w:color w:val="auto"/>
                <w:sz w:val="22"/>
                <w:szCs w:val="22"/>
              </w:rPr>
              <w:t>2 hours per month</w:t>
            </w:r>
          </w:p>
        </w:tc>
      </w:tr>
      <w:tr w:rsidR="00E302B5" w:rsidRPr="002E75A3" w14:paraId="2A4E1041" w14:textId="77777777" w:rsidTr="002E75A3">
        <w:tc>
          <w:tcPr>
            <w:cnfStyle w:val="001000000000" w:firstRow="0" w:lastRow="0" w:firstColumn="1" w:lastColumn="0" w:oddVBand="0" w:evenVBand="0" w:oddHBand="0" w:evenHBand="0" w:firstRowFirstColumn="0" w:firstRowLastColumn="0" w:lastRowFirstColumn="0" w:lastRowLastColumn="0"/>
            <w:tcW w:w="3250" w:type="dxa"/>
          </w:tcPr>
          <w:p w14:paraId="0EF044EC" w14:textId="6B2D8C85" w:rsidR="00E302B5" w:rsidRPr="00581DC3" w:rsidRDefault="00E302B5" w:rsidP="001A2E67">
            <w:pPr>
              <w:pStyle w:val="Heading1"/>
              <w:spacing w:line="360" w:lineRule="auto"/>
              <w:outlineLvl w:val="0"/>
              <w:rPr>
                <w:rFonts w:asciiTheme="minorHAnsi" w:hAnsiTheme="minorHAnsi" w:cstheme="minorHAnsi"/>
                <w:b w:val="0"/>
                <w:bCs w:val="0"/>
                <w:color w:val="auto"/>
                <w:sz w:val="22"/>
                <w:szCs w:val="22"/>
              </w:rPr>
            </w:pPr>
            <w:r w:rsidRPr="00581DC3">
              <w:rPr>
                <w:rFonts w:asciiTheme="minorHAnsi" w:hAnsiTheme="minorHAnsi" w:cstheme="minorHAnsi"/>
                <w:b w:val="0"/>
                <w:bCs w:val="0"/>
                <w:color w:val="auto"/>
                <w:sz w:val="22"/>
                <w:szCs w:val="22"/>
              </w:rPr>
              <w:t xml:space="preserve">Trust special committees/groups related to medicines </w:t>
            </w:r>
          </w:p>
        </w:tc>
        <w:tc>
          <w:tcPr>
            <w:tcW w:w="3065" w:type="dxa"/>
          </w:tcPr>
          <w:p w14:paraId="3290BFBE" w14:textId="0C3B9C3C" w:rsidR="00E302B5" w:rsidRDefault="00E302B5" w:rsidP="00AF1A57">
            <w:pPr>
              <w:pStyle w:val="Heading1"/>
              <w:spacing w:line="360" w:lineRule="auto"/>
              <w:outlineLvl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Pr>
                <w:rFonts w:asciiTheme="minorHAnsi" w:hAnsiTheme="minorHAnsi" w:cstheme="minorHAnsi"/>
                <w:color w:val="auto"/>
                <w:sz w:val="22"/>
                <w:szCs w:val="22"/>
              </w:rPr>
              <w:t xml:space="preserve">Member of </w:t>
            </w:r>
            <w:r w:rsidR="00581DC3">
              <w:rPr>
                <w:rFonts w:asciiTheme="minorHAnsi" w:hAnsiTheme="minorHAnsi" w:cstheme="minorHAnsi"/>
                <w:color w:val="auto"/>
                <w:sz w:val="22"/>
                <w:szCs w:val="22"/>
              </w:rPr>
              <w:t>valproate and cannabis containing medicines groups</w:t>
            </w:r>
          </w:p>
        </w:tc>
        <w:tc>
          <w:tcPr>
            <w:tcW w:w="2701" w:type="dxa"/>
          </w:tcPr>
          <w:p w14:paraId="7618A3BA" w14:textId="6C18B863" w:rsidR="00E302B5" w:rsidRDefault="00581DC3" w:rsidP="001A2E67">
            <w:pPr>
              <w:pStyle w:val="Heading1"/>
              <w:spacing w:line="360" w:lineRule="auto"/>
              <w:outlineLvl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Pr>
                <w:rFonts w:asciiTheme="minorHAnsi" w:hAnsiTheme="minorHAnsi" w:cstheme="minorHAnsi"/>
                <w:color w:val="auto"/>
                <w:sz w:val="22"/>
                <w:szCs w:val="22"/>
              </w:rPr>
              <w:t>1 hour per month</w:t>
            </w:r>
          </w:p>
        </w:tc>
      </w:tr>
      <w:tr w:rsidR="002E75A3" w:rsidRPr="002E75A3" w14:paraId="1A89E4E1" w14:textId="0F79DA98" w:rsidTr="002E7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0" w:type="dxa"/>
          </w:tcPr>
          <w:p w14:paraId="578E1262" w14:textId="2DFC6D13" w:rsidR="002E75A3" w:rsidRPr="002E75A3" w:rsidRDefault="002E75A3" w:rsidP="00A21A14">
            <w:pPr>
              <w:pStyle w:val="Heading1"/>
              <w:spacing w:line="360" w:lineRule="auto"/>
              <w:outlineLvl w:val="0"/>
              <w:rPr>
                <w:rFonts w:asciiTheme="minorHAnsi" w:hAnsiTheme="minorHAnsi" w:cstheme="minorHAnsi"/>
                <w:b w:val="0"/>
                <w:color w:val="auto"/>
                <w:sz w:val="22"/>
                <w:szCs w:val="22"/>
              </w:rPr>
            </w:pPr>
            <w:r>
              <w:rPr>
                <w:rFonts w:asciiTheme="minorHAnsi" w:hAnsiTheme="minorHAnsi" w:cstheme="minorHAnsi"/>
                <w:b w:val="0"/>
                <w:color w:val="auto"/>
                <w:sz w:val="22"/>
                <w:szCs w:val="22"/>
              </w:rPr>
              <w:t>RCPCH</w:t>
            </w:r>
            <w:r w:rsidR="00A21A14">
              <w:rPr>
                <w:rFonts w:asciiTheme="minorHAnsi" w:hAnsiTheme="minorHAnsi" w:cstheme="minorHAnsi"/>
                <w:b w:val="0"/>
                <w:color w:val="auto"/>
                <w:sz w:val="22"/>
                <w:szCs w:val="22"/>
                <w:vertAlign w:val="superscript"/>
              </w:rPr>
              <w:t>2</w:t>
            </w:r>
            <w:r>
              <w:rPr>
                <w:rFonts w:asciiTheme="minorHAnsi" w:hAnsiTheme="minorHAnsi" w:cstheme="minorHAnsi"/>
                <w:b w:val="0"/>
                <w:color w:val="auto"/>
                <w:sz w:val="22"/>
                <w:szCs w:val="22"/>
              </w:rPr>
              <w:t>/NPPG</w:t>
            </w:r>
            <w:r w:rsidR="00A21A14">
              <w:rPr>
                <w:rFonts w:asciiTheme="minorHAnsi" w:hAnsiTheme="minorHAnsi" w:cstheme="minorHAnsi"/>
                <w:b w:val="0"/>
                <w:color w:val="auto"/>
                <w:sz w:val="22"/>
                <w:szCs w:val="22"/>
                <w:vertAlign w:val="superscript"/>
              </w:rPr>
              <w:t>3</w:t>
            </w:r>
            <w:r>
              <w:rPr>
                <w:rFonts w:asciiTheme="minorHAnsi" w:hAnsiTheme="minorHAnsi" w:cstheme="minorHAnsi"/>
                <w:b w:val="0"/>
                <w:color w:val="auto"/>
                <w:sz w:val="22"/>
                <w:szCs w:val="22"/>
              </w:rPr>
              <w:t xml:space="preserve"> joint standing committee on medicines</w:t>
            </w:r>
          </w:p>
        </w:tc>
        <w:tc>
          <w:tcPr>
            <w:tcW w:w="3065" w:type="dxa"/>
          </w:tcPr>
          <w:p w14:paraId="00641518" w14:textId="26E37130" w:rsidR="002E75A3" w:rsidRPr="002E75A3" w:rsidRDefault="00AF1A57" w:rsidP="00AF1A57">
            <w:pPr>
              <w:pStyle w:val="Heading1"/>
              <w:spacing w:line="360" w:lineRule="auto"/>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Pr>
                <w:rFonts w:asciiTheme="minorHAnsi" w:hAnsiTheme="minorHAnsi" w:cstheme="minorHAnsi"/>
                <w:color w:val="auto"/>
                <w:sz w:val="22"/>
                <w:szCs w:val="22"/>
              </w:rPr>
              <w:t>S</w:t>
            </w:r>
            <w:r w:rsidRPr="00AF1A57">
              <w:rPr>
                <w:rFonts w:asciiTheme="minorHAnsi" w:hAnsiTheme="minorHAnsi" w:cstheme="minorHAnsi"/>
                <w:color w:val="auto"/>
                <w:sz w:val="22"/>
                <w:szCs w:val="22"/>
              </w:rPr>
              <w:t>upporting education</w:t>
            </w:r>
            <w:r>
              <w:rPr>
                <w:rFonts w:asciiTheme="minorHAnsi" w:hAnsiTheme="minorHAnsi" w:cstheme="minorHAnsi"/>
                <w:color w:val="auto"/>
                <w:sz w:val="22"/>
                <w:szCs w:val="22"/>
              </w:rPr>
              <w:t>,</w:t>
            </w:r>
            <w:r w:rsidRPr="00AF1A57">
              <w:rPr>
                <w:rFonts w:asciiTheme="minorHAnsi" w:hAnsiTheme="minorHAnsi" w:cstheme="minorHAnsi"/>
                <w:color w:val="auto"/>
                <w:sz w:val="22"/>
                <w:szCs w:val="22"/>
              </w:rPr>
              <w:t xml:space="preserve"> training and research</w:t>
            </w:r>
            <w:r>
              <w:rPr>
                <w:rFonts w:asciiTheme="minorHAnsi" w:hAnsiTheme="minorHAnsi" w:cstheme="minorHAnsi"/>
                <w:color w:val="auto"/>
                <w:sz w:val="22"/>
                <w:szCs w:val="22"/>
              </w:rPr>
              <w:t>,</w:t>
            </w:r>
            <w:r w:rsidRPr="00AF1A57">
              <w:rPr>
                <w:rFonts w:asciiTheme="minorHAnsi" w:hAnsiTheme="minorHAnsi" w:cstheme="minorHAnsi"/>
                <w:color w:val="auto"/>
                <w:sz w:val="22"/>
                <w:szCs w:val="22"/>
              </w:rPr>
              <w:t xml:space="preserve"> in the field of </w:t>
            </w:r>
            <w:r>
              <w:rPr>
                <w:rFonts w:asciiTheme="minorHAnsi" w:hAnsiTheme="minorHAnsi" w:cstheme="minorHAnsi"/>
                <w:color w:val="auto"/>
                <w:sz w:val="22"/>
                <w:szCs w:val="22"/>
              </w:rPr>
              <w:t>paediatric</w:t>
            </w:r>
            <w:r w:rsidRPr="00AF1A57">
              <w:rPr>
                <w:rFonts w:asciiTheme="minorHAnsi" w:hAnsiTheme="minorHAnsi" w:cstheme="minorHAnsi"/>
                <w:color w:val="auto"/>
                <w:sz w:val="22"/>
                <w:szCs w:val="22"/>
              </w:rPr>
              <w:t xml:space="preserve"> prescribing</w:t>
            </w:r>
          </w:p>
        </w:tc>
        <w:tc>
          <w:tcPr>
            <w:tcW w:w="2701" w:type="dxa"/>
          </w:tcPr>
          <w:p w14:paraId="50C3AF3E" w14:textId="3CBD3F8D" w:rsidR="002E75A3" w:rsidRPr="002E75A3" w:rsidRDefault="00AF1A57" w:rsidP="001A2E67">
            <w:pPr>
              <w:pStyle w:val="Heading1"/>
              <w:spacing w:line="360" w:lineRule="auto"/>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Pr>
                <w:rFonts w:asciiTheme="minorHAnsi" w:hAnsiTheme="minorHAnsi" w:cstheme="minorHAnsi"/>
                <w:color w:val="auto"/>
                <w:sz w:val="22"/>
                <w:szCs w:val="22"/>
              </w:rPr>
              <w:t>3 hours quarterly</w:t>
            </w:r>
          </w:p>
        </w:tc>
      </w:tr>
    </w:tbl>
    <w:p w14:paraId="15E6500F" w14:textId="2A6FF1DB" w:rsidR="0017187D" w:rsidRDefault="002E75A3" w:rsidP="001A2E67">
      <w:pPr>
        <w:pStyle w:val="Heading1"/>
        <w:spacing w:line="360" w:lineRule="auto"/>
        <w:rPr>
          <w:rFonts w:asciiTheme="minorHAnsi" w:hAnsiTheme="minorHAnsi" w:cstheme="minorHAnsi"/>
          <w:color w:val="auto"/>
          <w:sz w:val="22"/>
          <w:szCs w:val="22"/>
        </w:rPr>
      </w:pPr>
      <w:r w:rsidRPr="002E75A3">
        <w:rPr>
          <w:rFonts w:asciiTheme="minorHAnsi" w:hAnsiTheme="minorHAnsi" w:cstheme="minorHAnsi"/>
          <w:color w:val="auto"/>
          <w:sz w:val="22"/>
          <w:szCs w:val="22"/>
        </w:rPr>
        <w:t xml:space="preserve">Table 1: </w:t>
      </w:r>
      <w:r>
        <w:rPr>
          <w:rFonts w:asciiTheme="minorHAnsi" w:hAnsiTheme="minorHAnsi" w:cstheme="minorHAnsi"/>
          <w:color w:val="auto"/>
          <w:sz w:val="22"/>
          <w:szCs w:val="22"/>
        </w:rPr>
        <w:t xml:space="preserve">Clinical </w:t>
      </w:r>
      <w:r w:rsidR="00AF1A57">
        <w:rPr>
          <w:rFonts w:asciiTheme="minorHAnsi" w:hAnsiTheme="minorHAnsi" w:cstheme="minorHAnsi"/>
          <w:color w:val="auto"/>
          <w:sz w:val="22"/>
          <w:szCs w:val="22"/>
        </w:rPr>
        <w:t>activities</w:t>
      </w:r>
      <w:r>
        <w:rPr>
          <w:rFonts w:asciiTheme="minorHAnsi" w:hAnsiTheme="minorHAnsi" w:cstheme="minorHAnsi"/>
          <w:color w:val="auto"/>
          <w:sz w:val="22"/>
          <w:szCs w:val="22"/>
        </w:rPr>
        <w:t xml:space="preserve"> associated with specialist paediatric clinical pharmacology</w:t>
      </w:r>
      <w:r w:rsidR="00AF1A57">
        <w:rPr>
          <w:rFonts w:asciiTheme="minorHAnsi" w:hAnsiTheme="minorHAnsi" w:cstheme="minorHAnsi"/>
          <w:color w:val="auto"/>
          <w:sz w:val="22"/>
          <w:szCs w:val="22"/>
        </w:rPr>
        <w:t xml:space="preserve"> consultant</w:t>
      </w:r>
      <w:r>
        <w:rPr>
          <w:rFonts w:asciiTheme="minorHAnsi" w:hAnsiTheme="minorHAnsi" w:cstheme="minorHAnsi"/>
          <w:color w:val="auto"/>
          <w:sz w:val="22"/>
          <w:szCs w:val="22"/>
        </w:rPr>
        <w:t xml:space="preserve"> role in a secondary/tertiary children’s hospital in the UK. 1: HDU: High Dependency Unit. 2: RCPCH: Royal College of Paediatrics and Child Health; </w:t>
      </w:r>
      <w:r w:rsidR="00A21A14">
        <w:rPr>
          <w:rFonts w:asciiTheme="minorHAnsi" w:hAnsiTheme="minorHAnsi" w:cstheme="minorHAnsi"/>
          <w:color w:val="auto"/>
          <w:sz w:val="22"/>
          <w:szCs w:val="22"/>
        </w:rPr>
        <w:t>3</w:t>
      </w:r>
      <w:r>
        <w:rPr>
          <w:rFonts w:asciiTheme="minorHAnsi" w:hAnsiTheme="minorHAnsi" w:cstheme="minorHAnsi"/>
          <w:color w:val="auto"/>
          <w:sz w:val="22"/>
          <w:szCs w:val="22"/>
        </w:rPr>
        <w:t xml:space="preserve">: NPPG: Neonatal and Paediatric Pharmacists Group.  </w:t>
      </w:r>
    </w:p>
    <w:p w14:paraId="239E255E" w14:textId="050C5394" w:rsidR="00441316" w:rsidRDefault="00441316" w:rsidP="00441316"/>
    <w:p w14:paraId="44EF12BB" w14:textId="28C4B562" w:rsidR="00441316" w:rsidRDefault="00441316" w:rsidP="00441316"/>
    <w:p w14:paraId="69FF13F0" w14:textId="0884489A" w:rsidR="00FE681B" w:rsidRDefault="00FE681B">
      <w:r>
        <w:br w:type="page"/>
      </w:r>
    </w:p>
    <w:tbl>
      <w:tblPr>
        <w:tblStyle w:val="ListTable3"/>
        <w:tblW w:w="9067" w:type="dxa"/>
        <w:tblLook w:val="04A0" w:firstRow="1" w:lastRow="0" w:firstColumn="1" w:lastColumn="0" w:noHBand="0" w:noVBand="1"/>
      </w:tblPr>
      <w:tblGrid>
        <w:gridCol w:w="4957"/>
        <w:gridCol w:w="4110"/>
      </w:tblGrid>
      <w:tr w:rsidR="00FE681B" w:rsidRPr="002E75A3" w14:paraId="55AEBE99" w14:textId="77777777" w:rsidTr="0023395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957" w:type="dxa"/>
            <w:vAlign w:val="center"/>
          </w:tcPr>
          <w:p w14:paraId="4E73680C" w14:textId="3796F848" w:rsidR="00FE681B" w:rsidRPr="002E75A3" w:rsidRDefault="00FE681B" w:rsidP="00FE681B">
            <w:pPr>
              <w:pStyle w:val="Heading1"/>
              <w:spacing w:line="360" w:lineRule="auto"/>
              <w:outlineLvl w:val="0"/>
              <w:rPr>
                <w:rFonts w:asciiTheme="minorHAnsi" w:hAnsiTheme="minorHAnsi" w:cstheme="minorHAnsi"/>
                <w:color w:val="FFFFFF" w:themeColor="background1"/>
                <w:sz w:val="22"/>
                <w:szCs w:val="22"/>
              </w:rPr>
            </w:pPr>
            <w:r>
              <w:rPr>
                <w:rFonts w:asciiTheme="minorHAnsi" w:hAnsiTheme="minorHAnsi" w:cstheme="minorHAnsi"/>
                <w:color w:val="FFFFFF" w:themeColor="background1"/>
                <w:sz w:val="22"/>
                <w:szCs w:val="22"/>
              </w:rPr>
              <w:lastRenderedPageBreak/>
              <w:t>Drug Optimisation Action</w:t>
            </w:r>
          </w:p>
        </w:tc>
        <w:tc>
          <w:tcPr>
            <w:tcW w:w="4110" w:type="dxa"/>
            <w:vAlign w:val="center"/>
          </w:tcPr>
          <w:p w14:paraId="3C6B6582" w14:textId="58912092" w:rsidR="00FE681B" w:rsidRPr="002E75A3" w:rsidRDefault="00FE681B" w:rsidP="00FE681B">
            <w:pPr>
              <w:pStyle w:val="Heading1"/>
              <w:spacing w:line="360" w:lineRule="auto"/>
              <w:outlineLvl w:val="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2"/>
                <w:szCs w:val="22"/>
              </w:rPr>
            </w:pPr>
            <w:r>
              <w:rPr>
                <w:rFonts w:asciiTheme="minorHAnsi" w:hAnsiTheme="minorHAnsi" w:cstheme="minorHAnsi"/>
                <w:color w:val="FFFFFF" w:themeColor="background1"/>
                <w:sz w:val="22"/>
                <w:szCs w:val="22"/>
              </w:rPr>
              <w:t>Frequency</w:t>
            </w:r>
          </w:p>
        </w:tc>
      </w:tr>
      <w:tr w:rsidR="00FE681B" w:rsidRPr="00FE681B" w14:paraId="5ED93AE5" w14:textId="77777777" w:rsidTr="002339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noWrap/>
            <w:hideMark/>
          </w:tcPr>
          <w:p w14:paraId="5A3C291E" w14:textId="77777777" w:rsidR="00FE681B" w:rsidRPr="00FE681B" w:rsidRDefault="00FE681B" w:rsidP="00FE681B">
            <w:pPr>
              <w:rPr>
                <w:rFonts w:ascii="Calibri" w:eastAsia="Times New Roman" w:hAnsi="Calibri" w:cs="Calibri"/>
                <w:b w:val="0"/>
                <w:color w:val="000000"/>
                <w:lang w:eastAsia="en-GB"/>
              </w:rPr>
            </w:pPr>
            <w:r w:rsidRPr="00FE681B">
              <w:rPr>
                <w:rFonts w:ascii="Calibri" w:eastAsia="Times New Roman" w:hAnsi="Calibri" w:cs="Calibri"/>
                <w:b w:val="0"/>
                <w:color w:val="000000"/>
                <w:lang w:eastAsia="en-GB"/>
              </w:rPr>
              <w:t>Deprescribed</w:t>
            </w:r>
          </w:p>
        </w:tc>
        <w:tc>
          <w:tcPr>
            <w:tcW w:w="4110" w:type="dxa"/>
            <w:noWrap/>
            <w:vAlign w:val="center"/>
            <w:hideMark/>
          </w:tcPr>
          <w:p w14:paraId="51024335" w14:textId="77777777" w:rsidR="00FE681B" w:rsidRPr="00FE681B" w:rsidRDefault="00FE681B" w:rsidP="002339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E681B">
              <w:rPr>
                <w:rFonts w:ascii="Calibri" w:eastAsia="Times New Roman" w:hAnsi="Calibri" w:cs="Calibri"/>
                <w:color w:val="000000"/>
                <w:lang w:eastAsia="en-GB"/>
              </w:rPr>
              <w:t>143</w:t>
            </w:r>
          </w:p>
        </w:tc>
      </w:tr>
      <w:tr w:rsidR="00FE681B" w:rsidRPr="00FE681B" w14:paraId="5081592F" w14:textId="77777777" w:rsidTr="00233954">
        <w:trPr>
          <w:trHeight w:val="300"/>
        </w:trPr>
        <w:tc>
          <w:tcPr>
            <w:cnfStyle w:val="001000000000" w:firstRow="0" w:lastRow="0" w:firstColumn="1" w:lastColumn="0" w:oddVBand="0" w:evenVBand="0" w:oddHBand="0" w:evenHBand="0" w:firstRowFirstColumn="0" w:firstRowLastColumn="0" w:lastRowFirstColumn="0" w:lastRowLastColumn="0"/>
            <w:tcW w:w="4957" w:type="dxa"/>
            <w:noWrap/>
            <w:hideMark/>
          </w:tcPr>
          <w:p w14:paraId="4EB53995" w14:textId="77777777" w:rsidR="00FE681B" w:rsidRPr="00FE681B" w:rsidRDefault="00FE681B" w:rsidP="00FE681B">
            <w:pPr>
              <w:rPr>
                <w:rFonts w:ascii="Calibri" w:eastAsia="Times New Roman" w:hAnsi="Calibri" w:cs="Calibri"/>
                <w:b w:val="0"/>
                <w:color w:val="000000"/>
                <w:lang w:eastAsia="en-GB"/>
              </w:rPr>
            </w:pPr>
            <w:r w:rsidRPr="00FE681B">
              <w:rPr>
                <w:rFonts w:ascii="Calibri" w:eastAsia="Times New Roman" w:hAnsi="Calibri" w:cs="Calibri"/>
                <w:b w:val="0"/>
                <w:color w:val="000000"/>
                <w:lang w:eastAsia="en-GB"/>
              </w:rPr>
              <w:t>Prescribed</w:t>
            </w:r>
          </w:p>
        </w:tc>
        <w:tc>
          <w:tcPr>
            <w:tcW w:w="4110" w:type="dxa"/>
            <w:noWrap/>
            <w:vAlign w:val="center"/>
            <w:hideMark/>
          </w:tcPr>
          <w:p w14:paraId="196EF388" w14:textId="77777777" w:rsidR="00FE681B" w:rsidRPr="00FE681B" w:rsidRDefault="00FE681B" w:rsidP="002339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E681B">
              <w:rPr>
                <w:rFonts w:ascii="Calibri" w:eastAsia="Times New Roman" w:hAnsi="Calibri" w:cs="Calibri"/>
                <w:color w:val="000000"/>
                <w:lang w:eastAsia="en-GB"/>
              </w:rPr>
              <w:t>47</w:t>
            </w:r>
          </w:p>
        </w:tc>
      </w:tr>
      <w:tr w:rsidR="00FE681B" w:rsidRPr="00FE681B" w14:paraId="2C0E140E" w14:textId="77777777" w:rsidTr="002339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noWrap/>
            <w:hideMark/>
          </w:tcPr>
          <w:p w14:paraId="1489F6ED" w14:textId="77777777" w:rsidR="00FE681B" w:rsidRPr="00FE681B" w:rsidRDefault="00FE681B" w:rsidP="00FE681B">
            <w:pPr>
              <w:rPr>
                <w:rFonts w:ascii="Calibri" w:eastAsia="Times New Roman" w:hAnsi="Calibri" w:cs="Calibri"/>
                <w:b w:val="0"/>
                <w:color w:val="000000"/>
                <w:lang w:eastAsia="en-GB"/>
              </w:rPr>
            </w:pPr>
            <w:r w:rsidRPr="00FE681B">
              <w:rPr>
                <w:rFonts w:ascii="Calibri" w:eastAsia="Times New Roman" w:hAnsi="Calibri" w:cs="Calibri"/>
                <w:b w:val="0"/>
                <w:color w:val="000000"/>
                <w:lang w:eastAsia="en-GB"/>
              </w:rPr>
              <w:t>Dose Alteration</w:t>
            </w:r>
          </w:p>
        </w:tc>
        <w:tc>
          <w:tcPr>
            <w:tcW w:w="4110" w:type="dxa"/>
            <w:noWrap/>
            <w:vAlign w:val="center"/>
            <w:hideMark/>
          </w:tcPr>
          <w:p w14:paraId="0BD2AB9B" w14:textId="77777777" w:rsidR="00FE681B" w:rsidRPr="00FE681B" w:rsidRDefault="00FE681B" w:rsidP="002339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E681B">
              <w:rPr>
                <w:rFonts w:ascii="Calibri" w:eastAsia="Times New Roman" w:hAnsi="Calibri" w:cs="Calibri"/>
                <w:color w:val="000000"/>
                <w:lang w:eastAsia="en-GB"/>
              </w:rPr>
              <w:t>8</w:t>
            </w:r>
          </w:p>
        </w:tc>
      </w:tr>
      <w:tr w:rsidR="00FE681B" w:rsidRPr="00FE681B" w14:paraId="033D64F0" w14:textId="77777777" w:rsidTr="00233954">
        <w:trPr>
          <w:trHeight w:val="300"/>
        </w:trPr>
        <w:tc>
          <w:tcPr>
            <w:cnfStyle w:val="001000000000" w:firstRow="0" w:lastRow="0" w:firstColumn="1" w:lastColumn="0" w:oddVBand="0" w:evenVBand="0" w:oddHBand="0" w:evenHBand="0" w:firstRowFirstColumn="0" w:firstRowLastColumn="0" w:lastRowFirstColumn="0" w:lastRowLastColumn="0"/>
            <w:tcW w:w="4957" w:type="dxa"/>
            <w:noWrap/>
            <w:hideMark/>
          </w:tcPr>
          <w:p w14:paraId="5379C66F" w14:textId="77777777" w:rsidR="00FE681B" w:rsidRPr="00FE681B" w:rsidRDefault="00FE681B" w:rsidP="00FE681B">
            <w:pPr>
              <w:rPr>
                <w:rFonts w:ascii="Calibri" w:eastAsia="Times New Roman" w:hAnsi="Calibri" w:cs="Calibri"/>
                <w:b w:val="0"/>
                <w:color w:val="000000"/>
                <w:lang w:eastAsia="en-GB"/>
              </w:rPr>
            </w:pPr>
            <w:r w:rsidRPr="00FE681B">
              <w:rPr>
                <w:rFonts w:ascii="Calibri" w:eastAsia="Times New Roman" w:hAnsi="Calibri" w:cs="Calibri"/>
                <w:b w:val="0"/>
                <w:color w:val="000000"/>
                <w:lang w:eastAsia="en-GB"/>
              </w:rPr>
              <w:t>Seek more evidence</w:t>
            </w:r>
          </w:p>
        </w:tc>
        <w:tc>
          <w:tcPr>
            <w:tcW w:w="4110" w:type="dxa"/>
            <w:noWrap/>
            <w:vAlign w:val="center"/>
            <w:hideMark/>
          </w:tcPr>
          <w:p w14:paraId="01BE793A" w14:textId="77777777" w:rsidR="00FE681B" w:rsidRPr="00FE681B" w:rsidRDefault="00FE681B" w:rsidP="002339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E681B">
              <w:rPr>
                <w:rFonts w:ascii="Calibri" w:eastAsia="Times New Roman" w:hAnsi="Calibri" w:cs="Calibri"/>
                <w:color w:val="000000"/>
                <w:lang w:eastAsia="en-GB"/>
              </w:rPr>
              <w:t>4</w:t>
            </w:r>
          </w:p>
        </w:tc>
      </w:tr>
      <w:tr w:rsidR="00FE681B" w:rsidRPr="00FE681B" w14:paraId="2B7B4473" w14:textId="77777777" w:rsidTr="002339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noWrap/>
            <w:hideMark/>
          </w:tcPr>
          <w:p w14:paraId="65560DE0" w14:textId="77777777" w:rsidR="00FE681B" w:rsidRPr="00FE681B" w:rsidRDefault="00FE681B" w:rsidP="00FE681B">
            <w:pPr>
              <w:rPr>
                <w:rFonts w:ascii="Calibri" w:eastAsia="Times New Roman" w:hAnsi="Calibri" w:cs="Calibri"/>
                <w:b w:val="0"/>
                <w:color w:val="000000"/>
                <w:lang w:eastAsia="en-GB"/>
              </w:rPr>
            </w:pPr>
            <w:r w:rsidRPr="00FE681B">
              <w:rPr>
                <w:rFonts w:ascii="Calibri" w:eastAsia="Times New Roman" w:hAnsi="Calibri" w:cs="Calibri"/>
                <w:b w:val="0"/>
                <w:color w:val="000000"/>
                <w:lang w:eastAsia="en-GB"/>
              </w:rPr>
              <w:t>Home Medication list updated</w:t>
            </w:r>
          </w:p>
        </w:tc>
        <w:tc>
          <w:tcPr>
            <w:tcW w:w="4110" w:type="dxa"/>
            <w:noWrap/>
            <w:vAlign w:val="center"/>
            <w:hideMark/>
          </w:tcPr>
          <w:p w14:paraId="315F2E2D" w14:textId="77777777" w:rsidR="00FE681B" w:rsidRPr="00FE681B" w:rsidRDefault="00FE681B" w:rsidP="002339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E681B">
              <w:rPr>
                <w:rFonts w:ascii="Calibri" w:eastAsia="Times New Roman" w:hAnsi="Calibri" w:cs="Calibri"/>
                <w:color w:val="000000"/>
                <w:lang w:eastAsia="en-GB"/>
              </w:rPr>
              <w:t>3</w:t>
            </w:r>
          </w:p>
        </w:tc>
      </w:tr>
      <w:tr w:rsidR="00FE681B" w:rsidRPr="00FE681B" w14:paraId="78CB16DA" w14:textId="77777777" w:rsidTr="00233954">
        <w:trPr>
          <w:trHeight w:val="300"/>
        </w:trPr>
        <w:tc>
          <w:tcPr>
            <w:cnfStyle w:val="001000000000" w:firstRow="0" w:lastRow="0" w:firstColumn="1" w:lastColumn="0" w:oddVBand="0" w:evenVBand="0" w:oddHBand="0" w:evenHBand="0" w:firstRowFirstColumn="0" w:firstRowLastColumn="0" w:lastRowFirstColumn="0" w:lastRowLastColumn="0"/>
            <w:tcW w:w="4957" w:type="dxa"/>
            <w:noWrap/>
            <w:hideMark/>
          </w:tcPr>
          <w:p w14:paraId="3CC715EB" w14:textId="24F14CA6" w:rsidR="00FE681B" w:rsidRPr="00FE681B" w:rsidRDefault="00FE681B" w:rsidP="00FE681B">
            <w:pPr>
              <w:rPr>
                <w:rFonts w:ascii="Calibri" w:eastAsia="Times New Roman" w:hAnsi="Calibri" w:cs="Calibri"/>
                <w:b w:val="0"/>
                <w:color w:val="000000"/>
                <w:lang w:eastAsia="en-GB"/>
              </w:rPr>
            </w:pPr>
            <w:r w:rsidRPr="00FE681B">
              <w:rPr>
                <w:rFonts w:ascii="Calibri" w:eastAsia="Times New Roman" w:hAnsi="Calibri" w:cs="Calibri"/>
                <w:b w:val="0"/>
                <w:color w:val="000000"/>
                <w:lang w:eastAsia="en-GB"/>
              </w:rPr>
              <w:t>M</w:t>
            </w:r>
            <w:r>
              <w:rPr>
                <w:rFonts w:ascii="Calibri" w:eastAsia="Times New Roman" w:hAnsi="Calibri" w:cs="Calibri"/>
                <w:b w:val="0"/>
                <w:color w:val="000000"/>
                <w:lang w:eastAsia="en-GB"/>
              </w:rPr>
              <w:t>ultidisciplinary team meeting</w:t>
            </w:r>
          </w:p>
        </w:tc>
        <w:tc>
          <w:tcPr>
            <w:tcW w:w="4110" w:type="dxa"/>
            <w:noWrap/>
            <w:vAlign w:val="center"/>
            <w:hideMark/>
          </w:tcPr>
          <w:p w14:paraId="3CA09D9B" w14:textId="681107DC" w:rsidR="00FE681B" w:rsidRPr="00FE681B" w:rsidRDefault="00FE681B" w:rsidP="002339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2</w:t>
            </w:r>
          </w:p>
        </w:tc>
      </w:tr>
      <w:tr w:rsidR="00FE681B" w:rsidRPr="00FE681B" w14:paraId="1A37EC0E" w14:textId="77777777" w:rsidTr="002339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noWrap/>
            <w:hideMark/>
          </w:tcPr>
          <w:p w14:paraId="22389758" w14:textId="77777777" w:rsidR="00FE681B" w:rsidRPr="00FE681B" w:rsidRDefault="00FE681B" w:rsidP="00FE681B">
            <w:pPr>
              <w:rPr>
                <w:rFonts w:ascii="Calibri" w:eastAsia="Times New Roman" w:hAnsi="Calibri" w:cs="Calibri"/>
                <w:b w:val="0"/>
                <w:color w:val="000000"/>
                <w:lang w:eastAsia="en-GB"/>
              </w:rPr>
            </w:pPr>
            <w:r w:rsidRPr="00FE681B">
              <w:rPr>
                <w:rFonts w:ascii="Calibri" w:eastAsia="Times New Roman" w:hAnsi="Calibri" w:cs="Calibri"/>
                <w:b w:val="0"/>
                <w:color w:val="000000"/>
                <w:lang w:eastAsia="en-GB"/>
              </w:rPr>
              <w:t>Weaning plan determined</w:t>
            </w:r>
          </w:p>
        </w:tc>
        <w:tc>
          <w:tcPr>
            <w:tcW w:w="4110" w:type="dxa"/>
            <w:noWrap/>
            <w:vAlign w:val="center"/>
            <w:hideMark/>
          </w:tcPr>
          <w:p w14:paraId="7012BF0B" w14:textId="77777777" w:rsidR="00FE681B" w:rsidRPr="00FE681B" w:rsidRDefault="00FE681B" w:rsidP="002339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E681B">
              <w:rPr>
                <w:rFonts w:ascii="Calibri" w:eastAsia="Times New Roman" w:hAnsi="Calibri" w:cs="Calibri"/>
                <w:color w:val="000000"/>
                <w:lang w:eastAsia="en-GB"/>
              </w:rPr>
              <w:t>1</w:t>
            </w:r>
          </w:p>
        </w:tc>
      </w:tr>
      <w:tr w:rsidR="00FE681B" w:rsidRPr="00FE681B" w14:paraId="731536A6" w14:textId="77777777" w:rsidTr="00233954">
        <w:trPr>
          <w:trHeight w:val="300"/>
        </w:trPr>
        <w:tc>
          <w:tcPr>
            <w:cnfStyle w:val="001000000000" w:firstRow="0" w:lastRow="0" w:firstColumn="1" w:lastColumn="0" w:oddVBand="0" w:evenVBand="0" w:oddHBand="0" w:evenHBand="0" w:firstRowFirstColumn="0" w:firstRowLastColumn="0" w:lastRowFirstColumn="0" w:lastRowLastColumn="0"/>
            <w:tcW w:w="4957" w:type="dxa"/>
            <w:noWrap/>
            <w:hideMark/>
          </w:tcPr>
          <w:p w14:paraId="6E678DA7" w14:textId="5DBF3488" w:rsidR="00FE681B" w:rsidRPr="00FE681B" w:rsidRDefault="00FE681B" w:rsidP="00FE681B">
            <w:pPr>
              <w:rPr>
                <w:rFonts w:ascii="Calibri" w:eastAsia="Times New Roman" w:hAnsi="Calibri" w:cs="Calibri"/>
                <w:b w:val="0"/>
                <w:color w:val="000000"/>
                <w:lang w:eastAsia="en-GB"/>
              </w:rPr>
            </w:pPr>
            <w:r w:rsidRPr="00FE681B">
              <w:rPr>
                <w:rFonts w:ascii="Calibri" w:eastAsia="Times New Roman" w:hAnsi="Calibri" w:cs="Calibri"/>
                <w:b w:val="0"/>
                <w:color w:val="000000"/>
                <w:lang w:eastAsia="en-GB"/>
              </w:rPr>
              <w:t>A</w:t>
            </w:r>
            <w:r w:rsidR="00F9352E">
              <w:rPr>
                <w:rFonts w:ascii="Calibri" w:eastAsia="Times New Roman" w:hAnsi="Calibri" w:cs="Calibri"/>
                <w:b w:val="0"/>
                <w:color w:val="000000"/>
                <w:lang w:eastAsia="en-GB"/>
              </w:rPr>
              <w:t xml:space="preserve">dverse drug reaction </w:t>
            </w:r>
            <w:r w:rsidR="003B3E31">
              <w:rPr>
                <w:rFonts w:ascii="Calibri" w:eastAsia="Times New Roman" w:hAnsi="Calibri" w:cs="Calibri"/>
                <w:b w:val="0"/>
                <w:color w:val="000000"/>
                <w:lang w:eastAsia="en-GB"/>
              </w:rPr>
              <w:t>report</w:t>
            </w:r>
          </w:p>
        </w:tc>
        <w:tc>
          <w:tcPr>
            <w:tcW w:w="4110" w:type="dxa"/>
            <w:noWrap/>
            <w:vAlign w:val="center"/>
            <w:hideMark/>
          </w:tcPr>
          <w:p w14:paraId="15B24531" w14:textId="77777777" w:rsidR="00FE681B" w:rsidRPr="00FE681B" w:rsidRDefault="00FE681B" w:rsidP="002339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E681B">
              <w:rPr>
                <w:rFonts w:ascii="Calibri" w:eastAsia="Times New Roman" w:hAnsi="Calibri" w:cs="Calibri"/>
                <w:color w:val="000000"/>
                <w:lang w:eastAsia="en-GB"/>
              </w:rPr>
              <w:t>1</w:t>
            </w:r>
          </w:p>
        </w:tc>
      </w:tr>
      <w:tr w:rsidR="00FE681B" w:rsidRPr="00FE681B" w14:paraId="3F27481A" w14:textId="77777777" w:rsidTr="002339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noWrap/>
            <w:hideMark/>
          </w:tcPr>
          <w:p w14:paraId="0FDE73F2" w14:textId="77777777" w:rsidR="00FE681B" w:rsidRPr="00FE681B" w:rsidRDefault="00FE681B" w:rsidP="00FE681B">
            <w:pPr>
              <w:rPr>
                <w:rFonts w:ascii="Calibri" w:eastAsia="Times New Roman" w:hAnsi="Calibri" w:cs="Calibri"/>
                <w:b w:val="0"/>
                <w:color w:val="000000"/>
                <w:lang w:eastAsia="en-GB"/>
              </w:rPr>
            </w:pPr>
            <w:r w:rsidRPr="00FE681B">
              <w:rPr>
                <w:rFonts w:ascii="Calibri" w:eastAsia="Times New Roman" w:hAnsi="Calibri" w:cs="Calibri"/>
                <w:b w:val="0"/>
                <w:color w:val="000000"/>
                <w:lang w:eastAsia="en-GB"/>
              </w:rPr>
              <w:t>Time Altered</w:t>
            </w:r>
          </w:p>
        </w:tc>
        <w:tc>
          <w:tcPr>
            <w:tcW w:w="4110" w:type="dxa"/>
            <w:noWrap/>
            <w:vAlign w:val="center"/>
            <w:hideMark/>
          </w:tcPr>
          <w:p w14:paraId="6412C548" w14:textId="77777777" w:rsidR="00FE681B" w:rsidRPr="00FE681B" w:rsidRDefault="00FE681B" w:rsidP="002339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E681B">
              <w:rPr>
                <w:rFonts w:ascii="Calibri" w:eastAsia="Times New Roman" w:hAnsi="Calibri" w:cs="Calibri"/>
                <w:color w:val="000000"/>
                <w:lang w:eastAsia="en-GB"/>
              </w:rPr>
              <w:t>1</w:t>
            </w:r>
          </w:p>
        </w:tc>
      </w:tr>
      <w:tr w:rsidR="00FE681B" w:rsidRPr="00FE681B" w14:paraId="07DCCC8A" w14:textId="77777777" w:rsidTr="00233954">
        <w:trPr>
          <w:trHeight w:val="300"/>
        </w:trPr>
        <w:tc>
          <w:tcPr>
            <w:cnfStyle w:val="001000000000" w:firstRow="0" w:lastRow="0" w:firstColumn="1" w:lastColumn="0" w:oddVBand="0" w:evenVBand="0" w:oddHBand="0" w:evenHBand="0" w:firstRowFirstColumn="0" w:firstRowLastColumn="0" w:lastRowFirstColumn="0" w:lastRowLastColumn="0"/>
            <w:tcW w:w="4957" w:type="dxa"/>
            <w:noWrap/>
            <w:hideMark/>
          </w:tcPr>
          <w:p w14:paraId="173FB2FA" w14:textId="77777777" w:rsidR="00FE681B" w:rsidRPr="00FE681B" w:rsidRDefault="00FE681B" w:rsidP="00FE681B">
            <w:pPr>
              <w:rPr>
                <w:rFonts w:ascii="Calibri" w:eastAsia="Times New Roman" w:hAnsi="Calibri" w:cs="Calibri"/>
                <w:b w:val="0"/>
                <w:color w:val="000000"/>
                <w:lang w:eastAsia="en-GB"/>
              </w:rPr>
            </w:pPr>
            <w:r w:rsidRPr="00FE681B">
              <w:rPr>
                <w:rFonts w:ascii="Calibri" w:eastAsia="Times New Roman" w:hAnsi="Calibri" w:cs="Calibri"/>
                <w:b w:val="0"/>
                <w:color w:val="000000"/>
                <w:lang w:eastAsia="en-GB"/>
              </w:rPr>
              <w:t>Yellow Card Submission</w:t>
            </w:r>
          </w:p>
        </w:tc>
        <w:tc>
          <w:tcPr>
            <w:tcW w:w="4110" w:type="dxa"/>
            <w:noWrap/>
            <w:vAlign w:val="center"/>
            <w:hideMark/>
          </w:tcPr>
          <w:p w14:paraId="01C1EE3A" w14:textId="77777777" w:rsidR="00FE681B" w:rsidRPr="00FE681B" w:rsidRDefault="00FE681B" w:rsidP="002339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E681B">
              <w:rPr>
                <w:rFonts w:ascii="Calibri" w:eastAsia="Times New Roman" w:hAnsi="Calibri" w:cs="Calibri"/>
                <w:color w:val="000000"/>
                <w:lang w:eastAsia="en-GB"/>
              </w:rPr>
              <w:t>1</w:t>
            </w:r>
          </w:p>
        </w:tc>
      </w:tr>
      <w:tr w:rsidR="00FE681B" w:rsidRPr="00FE681B" w14:paraId="2C1760EE" w14:textId="77777777" w:rsidTr="002339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noWrap/>
          </w:tcPr>
          <w:p w14:paraId="68C711AE" w14:textId="698AC464" w:rsidR="00FE681B" w:rsidRPr="00FE681B" w:rsidRDefault="00FE681B" w:rsidP="00FE681B">
            <w:pPr>
              <w:rPr>
                <w:rFonts w:ascii="Calibri" w:eastAsia="Times New Roman" w:hAnsi="Calibri" w:cs="Calibri"/>
                <w:b w:val="0"/>
                <w:color w:val="000000"/>
                <w:lang w:eastAsia="en-GB"/>
              </w:rPr>
            </w:pPr>
            <w:r>
              <w:rPr>
                <w:rFonts w:ascii="Calibri" w:eastAsia="Times New Roman" w:hAnsi="Calibri" w:cs="Calibri"/>
                <w:b w:val="0"/>
                <w:color w:val="000000"/>
                <w:lang w:eastAsia="en-GB"/>
              </w:rPr>
              <w:t>Other (e.g. plans contingent on success of initial deprescribing)</w:t>
            </w:r>
          </w:p>
        </w:tc>
        <w:tc>
          <w:tcPr>
            <w:tcW w:w="4110" w:type="dxa"/>
            <w:noWrap/>
            <w:vAlign w:val="center"/>
          </w:tcPr>
          <w:p w14:paraId="37FE267D" w14:textId="0B9D297E" w:rsidR="00FE681B" w:rsidRPr="00FE681B" w:rsidRDefault="00FE681B" w:rsidP="002339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2</w:t>
            </w:r>
          </w:p>
        </w:tc>
      </w:tr>
      <w:tr w:rsidR="00FE681B" w:rsidRPr="00FE681B" w14:paraId="2BB9A033" w14:textId="77777777" w:rsidTr="00233954">
        <w:trPr>
          <w:trHeight w:val="789"/>
        </w:trPr>
        <w:tc>
          <w:tcPr>
            <w:cnfStyle w:val="001000000000" w:firstRow="0" w:lastRow="0" w:firstColumn="1" w:lastColumn="0" w:oddVBand="0" w:evenVBand="0" w:oddHBand="0" w:evenHBand="0" w:firstRowFirstColumn="0" w:firstRowLastColumn="0" w:lastRowFirstColumn="0" w:lastRowLastColumn="0"/>
            <w:tcW w:w="4957" w:type="dxa"/>
            <w:shd w:val="clear" w:color="auto" w:fill="000000" w:themeFill="text1"/>
            <w:noWrap/>
            <w:vAlign w:val="center"/>
          </w:tcPr>
          <w:p w14:paraId="60F67061" w14:textId="004ABE94" w:rsidR="00FE681B" w:rsidRPr="00FE681B" w:rsidRDefault="00FE681B" w:rsidP="00FE681B">
            <w:pPr>
              <w:rPr>
                <w:rFonts w:ascii="Calibri" w:eastAsia="Times New Roman" w:hAnsi="Calibri" w:cs="Calibri"/>
                <w:color w:val="FFFFFF" w:themeColor="background1"/>
                <w:lang w:eastAsia="en-GB"/>
              </w:rPr>
            </w:pPr>
            <w:r w:rsidRPr="00FE681B">
              <w:rPr>
                <w:rFonts w:ascii="Calibri" w:eastAsia="Times New Roman" w:hAnsi="Calibri" w:cs="Calibri"/>
                <w:color w:val="FFFFFF" w:themeColor="background1"/>
                <w:lang w:eastAsia="en-GB"/>
              </w:rPr>
              <w:t>Medications changed</w:t>
            </w:r>
            <w:r w:rsidR="00233954">
              <w:rPr>
                <w:rFonts w:ascii="Calibri" w:eastAsia="Times New Roman" w:hAnsi="Calibri" w:cs="Calibri"/>
                <w:color w:val="FFFFFF" w:themeColor="background1"/>
                <w:lang w:eastAsia="en-GB"/>
              </w:rPr>
              <w:t>*</w:t>
            </w:r>
            <w:r w:rsidRPr="00FE681B">
              <w:rPr>
                <w:rFonts w:ascii="Calibri" w:eastAsia="Times New Roman" w:hAnsi="Calibri" w:cs="Calibri"/>
                <w:color w:val="FFFFFF" w:themeColor="background1"/>
                <w:lang w:eastAsia="en-GB"/>
              </w:rPr>
              <w:t xml:space="preserve"> </w:t>
            </w:r>
          </w:p>
        </w:tc>
        <w:tc>
          <w:tcPr>
            <w:tcW w:w="4110" w:type="dxa"/>
            <w:shd w:val="clear" w:color="auto" w:fill="000000" w:themeFill="text1"/>
            <w:noWrap/>
            <w:vAlign w:val="center"/>
          </w:tcPr>
          <w:p w14:paraId="6942335F" w14:textId="0CE490E2" w:rsidR="00FE681B" w:rsidRPr="00FE681B" w:rsidRDefault="00FE681B" w:rsidP="00FE68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FFFFFF" w:themeColor="background1"/>
                <w:lang w:eastAsia="en-GB"/>
              </w:rPr>
            </w:pPr>
            <w:r w:rsidRPr="00FE681B">
              <w:rPr>
                <w:rFonts w:ascii="Calibri" w:eastAsia="Times New Roman" w:hAnsi="Calibri" w:cs="Calibri"/>
                <w:b/>
                <w:color w:val="FFFFFF" w:themeColor="background1"/>
                <w:lang w:eastAsia="en-GB"/>
              </w:rPr>
              <w:t>Frequency</w:t>
            </w:r>
          </w:p>
        </w:tc>
      </w:tr>
      <w:tr w:rsidR="00233954" w:rsidRPr="00233954" w14:paraId="18762E58" w14:textId="77777777" w:rsidTr="002339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noWrap/>
            <w:hideMark/>
          </w:tcPr>
          <w:p w14:paraId="57292FC1" w14:textId="77777777" w:rsidR="00233954" w:rsidRPr="00233954" w:rsidRDefault="00233954" w:rsidP="00233954">
            <w:pPr>
              <w:rPr>
                <w:rFonts w:ascii="Calibri" w:eastAsia="Times New Roman" w:hAnsi="Calibri" w:cs="Calibri"/>
                <w:b w:val="0"/>
                <w:color w:val="000000"/>
                <w:lang w:eastAsia="en-GB"/>
              </w:rPr>
            </w:pPr>
            <w:r w:rsidRPr="00233954">
              <w:rPr>
                <w:rFonts w:ascii="Calibri" w:eastAsia="Times New Roman" w:hAnsi="Calibri" w:cs="Calibri"/>
                <w:b w:val="0"/>
                <w:color w:val="000000"/>
                <w:lang w:eastAsia="en-GB"/>
              </w:rPr>
              <w:t>Octenisan</w:t>
            </w:r>
          </w:p>
        </w:tc>
        <w:tc>
          <w:tcPr>
            <w:tcW w:w="4110" w:type="dxa"/>
            <w:noWrap/>
            <w:vAlign w:val="center"/>
            <w:hideMark/>
          </w:tcPr>
          <w:p w14:paraId="6219F26D" w14:textId="58AEF1FE" w:rsidR="00233954" w:rsidRPr="00233954" w:rsidRDefault="00233954" w:rsidP="002339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233954">
              <w:rPr>
                <w:rFonts w:ascii="Calibri" w:eastAsia="Times New Roman" w:hAnsi="Calibri" w:cs="Calibri"/>
                <w:color w:val="000000"/>
                <w:lang w:eastAsia="en-GB"/>
              </w:rPr>
              <w:t>2</w:t>
            </w:r>
            <w:r>
              <w:rPr>
                <w:rFonts w:ascii="Calibri" w:eastAsia="Times New Roman" w:hAnsi="Calibri" w:cs="Calibri"/>
                <w:color w:val="000000"/>
                <w:lang w:eastAsia="en-GB"/>
              </w:rPr>
              <w:t>3</w:t>
            </w:r>
          </w:p>
        </w:tc>
      </w:tr>
      <w:tr w:rsidR="00233954" w:rsidRPr="00233954" w14:paraId="63D6A35C" w14:textId="77777777" w:rsidTr="00233954">
        <w:trPr>
          <w:trHeight w:val="300"/>
        </w:trPr>
        <w:tc>
          <w:tcPr>
            <w:cnfStyle w:val="001000000000" w:firstRow="0" w:lastRow="0" w:firstColumn="1" w:lastColumn="0" w:oddVBand="0" w:evenVBand="0" w:oddHBand="0" w:evenHBand="0" w:firstRowFirstColumn="0" w:firstRowLastColumn="0" w:lastRowFirstColumn="0" w:lastRowLastColumn="0"/>
            <w:tcW w:w="4957" w:type="dxa"/>
            <w:noWrap/>
            <w:hideMark/>
          </w:tcPr>
          <w:p w14:paraId="08DCAB48" w14:textId="77777777" w:rsidR="00233954" w:rsidRPr="00233954" w:rsidRDefault="00233954" w:rsidP="00233954">
            <w:pPr>
              <w:rPr>
                <w:rFonts w:ascii="Calibri" w:eastAsia="Times New Roman" w:hAnsi="Calibri" w:cs="Calibri"/>
                <w:b w:val="0"/>
                <w:color w:val="000000"/>
                <w:lang w:eastAsia="en-GB"/>
              </w:rPr>
            </w:pPr>
            <w:r w:rsidRPr="00233954">
              <w:rPr>
                <w:rFonts w:ascii="Calibri" w:eastAsia="Times New Roman" w:hAnsi="Calibri" w:cs="Calibri"/>
                <w:b w:val="0"/>
                <w:color w:val="000000"/>
                <w:lang w:eastAsia="en-GB"/>
              </w:rPr>
              <w:t>Chloral Hydrate</w:t>
            </w:r>
          </w:p>
        </w:tc>
        <w:tc>
          <w:tcPr>
            <w:tcW w:w="4110" w:type="dxa"/>
            <w:noWrap/>
            <w:vAlign w:val="center"/>
            <w:hideMark/>
          </w:tcPr>
          <w:p w14:paraId="14A39D4F" w14:textId="77777777" w:rsidR="00233954" w:rsidRPr="00233954" w:rsidRDefault="00233954" w:rsidP="002339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233954">
              <w:rPr>
                <w:rFonts w:ascii="Calibri" w:eastAsia="Times New Roman" w:hAnsi="Calibri" w:cs="Calibri"/>
                <w:color w:val="000000"/>
                <w:lang w:eastAsia="en-GB"/>
              </w:rPr>
              <w:t>13</w:t>
            </w:r>
          </w:p>
        </w:tc>
      </w:tr>
      <w:tr w:rsidR="00233954" w:rsidRPr="00233954" w14:paraId="1ED3EF47" w14:textId="77777777" w:rsidTr="002339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noWrap/>
            <w:hideMark/>
          </w:tcPr>
          <w:p w14:paraId="3C45DB16" w14:textId="77777777" w:rsidR="00233954" w:rsidRPr="00233954" w:rsidRDefault="00233954" w:rsidP="00233954">
            <w:pPr>
              <w:rPr>
                <w:rFonts w:ascii="Calibri" w:eastAsia="Times New Roman" w:hAnsi="Calibri" w:cs="Calibri"/>
                <w:b w:val="0"/>
                <w:color w:val="000000"/>
                <w:lang w:eastAsia="en-GB"/>
              </w:rPr>
            </w:pPr>
            <w:r w:rsidRPr="00233954">
              <w:rPr>
                <w:rFonts w:ascii="Calibri" w:eastAsia="Times New Roman" w:hAnsi="Calibri" w:cs="Calibri"/>
                <w:b w:val="0"/>
                <w:color w:val="000000"/>
                <w:lang w:eastAsia="en-GB"/>
              </w:rPr>
              <w:t>Lactulose</w:t>
            </w:r>
          </w:p>
        </w:tc>
        <w:tc>
          <w:tcPr>
            <w:tcW w:w="4110" w:type="dxa"/>
            <w:noWrap/>
            <w:vAlign w:val="center"/>
            <w:hideMark/>
          </w:tcPr>
          <w:p w14:paraId="5EF2AC96" w14:textId="77777777" w:rsidR="00233954" w:rsidRPr="00233954" w:rsidRDefault="00233954" w:rsidP="002339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233954">
              <w:rPr>
                <w:rFonts w:ascii="Calibri" w:eastAsia="Times New Roman" w:hAnsi="Calibri" w:cs="Calibri"/>
                <w:color w:val="000000"/>
                <w:lang w:eastAsia="en-GB"/>
              </w:rPr>
              <w:t>11</w:t>
            </w:r>
          </w:p>
        </w:tc>
      </w:tr>
      <w:tr w:rsidR="00233954" w:rsidRPr="00233954" w14:paraId="6F3F1900" w14:textId="77777777" w:rsidTr="00233954">
        <w:trPr>
          <w:trHeight w:val="300"/>
        </w:trPr>
        <w:tc>
          <w:tcPr>
            <w:cnfStyle w:val="001000000000" w:firstRow="0" w:lastRow="0" w:firstColumn="1" w:lastColumn="0" w:oddVBand="0" w:evenVBand="0" w:oddHBand="0" w:evenHBand="0" w:firstRowFirstColumn="0" w:firstRowLastColumn="0" w:lastRowFirstColumn="0" w:lastRowLastColumn="0"/>
            <w:tcW w:w="4957" w:type="dxa"/>
            <w:noWrap/>
            <w:hideMark/>
          </w:tcPr>
          <w:p w14:paraId="438F4924" w14:textId="77777777" w:rsidR="00233954" w:rsidRPr="00233954" w:rsidRDefault="00233954" w:rsidP="00233954">
            <w:pPr>
              <w:rPr>
                <w:rFonts w:ascii="Calibri" w:eastAsia="Times New Roman" w:hAnsi="Calibri" w:cs="Calibri"/>
                <w:b w:val="0"/>
                <w:color w:val="000000"/>
                <w:lang w:eastAsia="en-GB"/>
              </w:rPr>
            </w:pPr>
            <w:r w:rsidRPr="00233954">
              <w:rPr>
                <w:rFonts w:ascii="Calibri" w:eastAsia="Times New Roman" w:hAnsi="Calibri" w:cs="Calibri"/>
                <w:b w:val="0"/>
                <w:color w:val="000000"/>
                <w:lang w:eastAsia="en-GB"/>
              </w:rPr>
              <w:t>Omeprazole</w:t>
            </w:r>
          </w:p>
        </w:tc>
        <w:tc>
          <w:tcPr>
            <w:tcW w:w="4110" w:type="dxa"/>
            <w:noWrap/>
            <w:vAlign w:val="center"/>
            <w:hideMark/>
          </w:tcPr>
          <w:p w14:paraId="6AF5B574" w14:textId="77777777" w:rsidR="00233954" w:rsidRPr="00233954" w:rsidRDefault="00233954" w:rsidP="002339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233954">
              <w:rPr>
                <w:rFonts w:ascii="Calibri" w:eastAsia="Times New Roman" w:hAnsi="Calibri" w:cs="Calibri"/>
                <w:color w:val="000000"/>
                <w:lang w:eastAsia="en-GB"/>
              </w:rPr>
              <w:t>6</w:t>
            </w:r>
          </w:p>
        </w:tc>
      </w:tr>
      <w:tr w:rsidR="00233954" w:rsidRPr="00233954" w14:paraId="3EB3BA19" w14:textId="77777777" w:rsidTr="002339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noWrap/>
            <w:hideMark/>
          </w:tcPr>
          <w:p w14:paraId="62AF0A90" w14:textId="77777777" w:rsidR="00233954" w:rsidRPr="00233954" w:rsidRDefault="00233954" w:rsidP="00233954">
            <w:pPr>
              <w:rPr>
                <w:rFonts w:ascii="Calibri" w:eastAsia="Times New Roman" w:hAnsi="Calibri" w:cs="Calibri"/>
                <w:b w:val="0"/>
                <w:color w:val="000000"/>
                <w:lang w:eastAsia="en-GB"/>
              </w:rPr>
            </w:pPr>
            <w:r w:rsidRPr="00233954">
              <w:rPr>
                <w:rFonts w:ascii="Calibri" w:eastAsia="Times New Roman" w:hAnsi="Calibri" w:cs="Calibri"/>
                <w:b w:val="0"/>
                <w:color w:val="000000"/>
                <w:lang w:eastAsia="en-GB"/>
              </w:rPr>
              <w:t>Ibuprofen</w:t>
            </w:r>
          </w:p>
        </w:tc>
        <w:tc>
          <w:tcPr>
            <w:tcW w:w="4110" w:type="dxa"/>
            <w:noWrap/>
            <w:vAlign w:val="center"/>
            <w:hideMark/>
          </w:tcPr>
          <w:p w14:paraId="70351000" w14:textId="77777777" w:rsidR="00233954" w:rsidRPr="00233954" w:rsidRDefault="00233954" w:rsidP="002339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233954">
              <w:rPr>
                <w:rFonts w:ascii="Calibri" w:eastAsia="Times New Roman" w:hAnsi="Calibri" w:cs="Calibri"/>
                <w:color w:val="000000"/>
                <w:lang w:eastAsia="en-GB"/>
              </w:rPr>
              <w:t>6</w:t>
            </w:r>
          </w:p>
        </w:tc>
      </w:tr>
      <w:tr w:rsidR="00233954" w:rsidRPr="00233954" w14:paraId="484480CD" w14:textId="77777777" w:rsidTr="00233954">
        <w:trPr>
          <w:trHeight w:val="300"/>
        </w:trPr>
        <w:tc>
          <w:tcPr>
            <w:cnfStyle w:val="001000000000" w:firstRow="0" w:lastRow="0" w:firstColumn="1" w:lastColumn="0" w:oddVBand="0" w:evenVBand="0" w:oddHBand="0" w:evenHBand="0" w:firstRowFirstColumn="0" w:firstRowLastColumn="0" w:lastRowFirstColumn="0" w:lastRowLastColumn="0"/>
            <w:tcW w:w="4957" w:type="dxa"/>
            <w:noWrap/>
            <w:hideMark/>
          </w:tcPr>
          <w:p w14:paraId="0FF732B8" w14:textId="77777777" w:rsidR="00233954" w:rsidRPr="00233954" w:rsidRDefault="00233954" w:rsidP="00233954">
            <w:pPr>
              <w:rPr>
                <w:rFonts w:ascii="Calibri" w:eastAsia="Times New Roman" w:hAnsi="Calibri" w:cs="Calibri"/>
                <w:b w:val="0"/>
                <w:color w:val="000000"/>
                <w:lang w:eastAsia="en-GB"/>
              </w:rPr>
            </w:pPr>
            <w:r w:rsidRPr="00233954">
              <w:rPr>
                <w:rFonts w:ascii="Calibri" w:eastAsia="Times New Roman" w:hAnsi="Calibri" w:cs="Calibri"/>
                <w:b w:val="0"/>
                <w:color w:val="000000"/>
                <w:lang w:eastAsia="en-GB"/>
              </w:rPr>
              <w:t>Biokult</w:t>
            </w:r>
          </w:p>
        </w:tc>
        <w:tc>
          <w:tcPr>
            <w:tcW w:w="4110" w:type="dxa"/>
            <w:noWrap/>
            <w:vAlign w:val="center"/>
            <w:hideMark/>
          </w:tcPr>
          <w:p w14:paraId="196163F6" w14:textId="77777777" w:rsidR="00233954" w:rsidRPr="00233954" w:rsidRDefault="00233954" w:rsidP="002339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233954">
              <w:rPr>
                <w:rFonts w:ascii="Calibri" w:eastAsia="Times New Roman" w:hAnsi="Calibri" w:cs="Calibri"/>
                <w:color w:val="000000"/>
                <w:lang w:eastAsia="en-GB"/>
              </w:rPr>
              <w:t>5</w:t>
            </w:r>
          </w:p>
        </w:tc>
      </w:tr>
      <w:tr w:rsidR="00233954" w:rsidRPr="00233954" w14:paraId="2AA72FC3" w14:textId="77777777" w:rsidTr="002339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noWrap/>
            <w:hideMark/>
          </w:tcPr>
          <w:p w14:paraId="070E074D" w14:textId="77777777" w:rsidR="00233954" w:rsidRPr="00233954" w:rsidRDefault="00233954" w:rsidP="00233954">
            <w:pPr>
              <w:rPr>
                <w:rFonts w:ascii="Calibri" w:eastAsia="Times New Roman" w:hAnsi="Calibri" w:cs="Calibri"/>
                <w:b w:val="0"/>
                <w:color w:val="000000"/>
                <w:lang w:eastAsia="en-GB"/>
              </w:rPr>
            </w:pPr>
            <w:r w:rsidRPr="00233954">
              <w:rPr>
                <w:rFonts w:ascii="Calibri" w:eastAsia="Times New Roman" w:hAnsi="Calibri" w:cs="Calibri"/>
                <w:b w:val="0"/>
                <w:color w:val="000000"/>
                <w:lang w:eastAsia="en-GB"/>
              </w:rPr>
              <w:t>Gaviscon</w:t>
            </w:r>
          </w:p>
        </w:tc>
        <w:tc>
          <w:tcPr>
            <w:tcW w:w="4110" w:type="dxa"/>
            <w:noWrap/>
            <w:vAlign w:val="center"/>
            <w:hideMark/>
          </w:tcPr>
          <w:p w14:paraId="403ACBBF" w14:textId="77777777" w:rsidR="00233954" w:rsidRPr="00233954" w:rsidRDefault="00233954" w:rsidP="002339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233954">
              <w:rPr>
                <w:rFonts w:ascii="Calibri" w:eastAsia="Times New Roman" w:hAnsi="Calibri" w:cs="Calibri"/>
                <w:color w:val="000000"/>
                <w:lang w:eastAsia="en-GB"/>
              </w:rPr>
              <w:t>5</w:t>
            </w:r>
          </w:p>
        </w:tc>
      </w:tr>
      <w:tr w:rsidR="00233954" w:rsidRPr="00233954" w14:paraId="6A7D3DD1" w14:textId="77777777" w:rsidTr="00233954">
        <w:trPr>
          <w:trHeight w:val="300"/>
        </w:trPr>
        <w:tc>
          <w:tcPr>
            <w:cnfStyle w:val="001000000000" w:firstRow="0" w:lastRow="0" w:firstColumn="1" w:lastColumn="0" w:oddVBand="0" w:evenVBand="0" w:oddHBand="0" w:evenHBand="0" w:firstRowFirstColumn="0" w:firstRowLastColumn="0" w:lastRowFirstColumn="0" w:lastRowLastColumn="0"/>
            <w:tcW w:w="4957" w:type="dxa"/>
            <w:noWrap/>
            <w:hideMark/>
          </w:tcPr>
          <w:p w14:paraId="6AE0095B" w14:textId="77777777" w:rsidR="00233954" w:rsidRPr="00233954" w:rsidRDefault="00233954" w:rsidP="00233954">
            <w:pPr>
              <w:rPr>
                <w:rFonts w:ascii="Calibri" w:eastAsia="Times New Roman" w:hAnsi="Calibri" w:cs="Calibri"/>
                <w:b w:val="0"/>
                <w:color w:val="000000"/>
                <w:lang w:eastAsia="en-GB"/>
              </w:rPr>
            </w:pPr>
            <w:r w:rsidRPr="00233954">
              <w:rPr>
                <w:rFonts w:ascii="Calibri" w:eastAsia="Times New Roman" w:hAnsi="Calibri" w:cs="Calibri"/>
                <w:b w:val="0"/>
                <w:color w:val="000000"/>
                <w:lang w:eastAsia="en-GB"/>
              </w:rPr>
              <w:t>Promethazine</w:t>
            </w:r>
          </w:p>
        </w:tc>
        <w:tc>
          <w:tcPr>
            <w:tcW w:w="4110" w:type="dxa"/>
            <w:noWrap/>
            <w:vAlign w:val="center"/>
            <w:hideMark/>
          </w:tcPr>
          <w:p w14:paraId="2FD3C6C5" w14:textId="77777777" w:rsidR="00233954" w:rsidRPr="00233954" w:rsidRDefault="00233954" w:rsidP="002339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233954">
              <w:rPr>
                <w:rFonts w:ascii="Calibri" w:eastAsia="Times New Roman" w:hAnsi="Calibri" w:cs="Calibri"/>
                <w:color w:val="000000"/>
                <w:lang w:eastAsia="en-GB"/>
              </w:rPr>
              <w:t>4</w:t>
            </w:r>
          </w:p>
        </w:tc>
      </w:tr>
      <w:tr w:rsidR="00233954" w:rsidRPr="00233954" w14:paraId="4DCFD475" w14:textId="77777777" w:rsidTr="002339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noWrap/>
            <w:hideMark/>
          </w:tcPr>
          <w:p w14:paraId="61B97B5A" w14:textId="77777777" w:rsidR="00233954" w:rsidRPr="00233954" w:rsidRDefault="00233954" w:rsidP="00233954">
            <w:pPr>
              <w:rPr>
                <w:rFonts w:ascii="Calibri" w:eastAsia="Times New Roman" w:hAnsi="Calibri" w:cs="Calibri"/>
                <w:b w:val="0"/>
                <w:color w:val="000000"/>
                <w:lang w:eastAsia="en-GB"/>
              </w:rPr>
            </w:pPr>
            <w:r w:rsidRPr="00233954">
              <w:rPr>
                <w:rFonts w:ascii="Calibri" w:eastAsia="Times New Roman" w:hAnsi="Calibri" w:cs="Calibri"/>
                <w:b w:val="0"/>
                <w:color w:val="000000"/>
                <w:lang w:eastAsia="en-GB"/>
              </w:rPr>
              <w:t>Frusemide</w:t>
            </w:r>
          </w:p>
        </w:tc>
        <w:tc>
          <w:tcPr>
            <w:tcW w:w="4110" w:type="dxa"/>
            <w:noWrap/>
            <w:vAlign w:val="center"/>
            <w:hideMark/>
          </w:tcPr>
          <w:p w14:paraId="23BE1246" w14:textId="77777777" w:rsidR="00233954" w:rsidRPr="00233954" w:rsidRDefault="00233954" w:rsidP="002339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233954">
              <w:rPr>
                <w:rFonts w:ascii="Calibri" w:eastAsia="Times New Roman" w:hAnsi="Calibri" w:cs="Calibri"/>
                <w:color w:val="000000"/>
                <w:lang w:eastAsia="en-GB"/>
              </w:rPr>
              <w:t>4</w:t>
            </w:r>
          </w:p>
        </w:tc>
      </w:tr>
      <w:tr w:rsidR="00233954" w:rsidRPr="00233954" w14:paraId="771FF746" w14:textId="77777777" w:rsidTr="00233954">
        <w:trPr>
          <w:trHeight w:val="300"/>
        </w:trPr>
        <w:tc>
          <w:tcPr>
            <w:cnfStyle w:val="001000000000" w:firstRow="0" w:lastRow="0" w:firstColumn="1" w:lastColumn="0" w:oddVBand="0" w:evenVBand="0" w:oddHBand="0" w:evenHBand="0" w:firstRowFirstColumn="0" w:firstRowLastColumn="0" w:lastRowFirstColumn="0" w:lastRowLastColumn="0"/>
            <w:tcW w:w="4957" w:type="dxa"/>
            <w:noWrap/>
            <w:hideMark/>
          </w:tcPr>
          <w:p w14:paraId="39165BDB" w14:textId="77777777" w:rsidR="00233954" w:rsidRPr="00233954" w:rsidRDefault="00233954" w:rsidP="00233954">
            <w:pPr>
              <w:rPr>
                <w:rFonts w:ascii="Calibri" w:eastAsia="Times New Roman" w:hAnsi="Calibri" w:cs="Calibri"/>
                <w:b w:val="0"/>
                <w:color w:val="000000"/>
                <w:lang w:eastAsia="en-GB"/>
              </w:rPr>
            </w:pPr>
            <w:r w:rsidRPr="00233954">
              <w:rPr>
                <w:rFonts w:ascii="Calibri" w:eastAsia="Times New Roman" w:hAnsi="Calibri" w:cs="Calibri"/>
                <w:b w:val="0"/>
                <w:color w:val="000000"/>
                <w:lang w:eastAsia="en-GB"/>
              </w:rPr>
              <w:t>Dioralyte</w:t>
            </w:r>
          </w:p>
        </w:tc>
        <w:tc>
          <w:tcPr>
            <w:tcW w:w="4110" w:type="dxa"/>
            <w:noWrap/>
            <w:vAlign w:val="center"/>
            <w:hideMark/>
          </w:tcPr>
          <w:p w14:paraId="29CEA1BF" w14:textId="77777777" w:rsidR="00233954" w:rsidRPr="00233954" w:rsidRDefault="00233954" w:rsidP="002339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233954">
              <w:rPr>
                <w:rFonts w:ascii="Calibri" w:eastAsia="Times New Roman" w:hAnsi="Calibri" w:cs="Calibri"/>
                <w:color w:val="000000"/>
                <w:lang w:eastAsia="en-GB"/>
              </w:rPr>
              <w:t>4</w:t>
            </w:r>
          </w:p>
        </w:tc>
      </w:tr>
      <w:tr w:rsidR="00233954" w:rsidRPr="00233954" w14:paraId="7A24BD92" w14:textId="77777777" w:rsidTr="002339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noWrap/>
            <w:hideMark/>
          </w:tcPr>
          <w:p w14:paraId="205E1EEF" w14:textId="77777777" w:rsidR="00233954" w:rsidRPr="00233954" w:rsidRDefault="00233954" w:rsidP="00233954">
            <w:pPr>
              <w:rPr>
                <w:rFonts w:ascii="Calibri" w:eastAsia="Times New Roman" w:hAnsi="Calibri" w:cs="Calibri"/>
                <w:b w:val="0"/>
                <w:color w:val="000000"/>
                <w:lang w:eastAsia="en-GB"/>
              </w:rPr>
            </w:pPr>
            <w:r w:rsidRPr="00233954">
              <w:rPr>
                <w:rFonts w:ascii="Calibri" w:eastAsia="Times New Roman" w:hAnsi="Calibri" w:cs="Calibri"/>
                <w:b w:val="0"/>
                <w:color w:val="000000"/>
                <w:lang w:eastAsia="en-GB"/>
              </w:rPr>
              <w:t>Morphine</w:t>
            </w:r>
          </w:p>
        </w:tc>
        <w:tc>
          <w:tcPr>
            <w:tcW w:w="4110" w:type="dxa"/>
            <w:noWrap/>
            <w:vAlign w:val="center"/>
            <w:hideMark/>
          </w:tcPr>
          <w:p w14:paraId="55D57CE2" w14:textId="77777777" w:rsidR="00233954" w:rsidRPr="00233954" w:rsidRDefault="00233954" w:rsidP="002339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233954">
              <w:rPr>
                <w:rFonts w:ascii="Calibri" w:eastAsia="Times New Roman" w:hAnsi="Calibri" w:cs="Calibri"/>
                <w:color w:val="000000"/>
                <w:lang w:eastAsia="en-GB"/>
              </w:rPr>
              <w:t>4</w:t>
            </w:r>
          </w:p>
        </w:tc>
      </w:tr>
      <w:tr w:rsidR="00233954" w:rsidRPr="00233954" w14:paraId="25489605" w14:textId="77777777" w:rsidTr="00233954">
        <w:trPr>
          <w:trHeight w:val="300"/>
        </w:trPr>
        <w:tc>
          <w:tcPr>
            <w:cnfStyle w:val="001000000000" w:firstRow="0" w:lastRow="0" w:firstColumn="1" w:lastColumn="0" w:oddVBand="0" w:evenVBand="0" w:oddHBand="0" w:evenHBand="0" w:firstRowFirstColumn="0" w:firstRowLastColumn="0" w:lastRowFirstColumn="0" w:lastRowLastColumn="0"/>
            <w:tcW w:w="4957" w:type="dxa"/>
            <w:noWrap/>
            <w:hideMark/>
          </w:tcPr>
          <w:p w14:paraId="6E897136" w14:textId="77777777" w:rsidR="00233954" w:rsidRPr="00233954" w:rsidRDefault="00233954" w:rsidP="00233954">
            <w:pPr>
              <w:rPr>
                <w:rFonts w:ascii="Calibri" w:eastAsia="Times New Roman" w:hAnsi="Calibri" w:cs="Calibri"/>
                <w:b w:val="0"/>
                <w:color w:val="000000"/>
                <w:lang w:eastAsia="en-GB"/>
              </w:rPr>
            </w:pPr>
            <w:r w:rsidRPr="00233954">
              <w:rPr>
                <w:rFonts w:ascii="Calibri" w:eastAsia="Times New Roman" w:hAnsi="Calibri" w:cs="Calibri"/>
                <w:b w:val="0"/>
                <w:color w:val="000000"/>
                <w:lang w:eastAsia="en-GB"/>
              </w:rPr>
              <w:t>Naloxone</w:t>
            </w:r>
          </w:p>
        </w:tc>
        <w:tc>
          <w:tcPr>
            <w:tcW w:w="4110" w:type="dxa"/>
            <w:noWrap/>
            <w:vAlign w:val="center"/>
            <w:hideMark/>
          </w:tcPr>
          <w:p w14:paraId="29C92977" w14:textId="77777777" w:rsidR="00233954" w:rsidRPr="00233954" w:rsidRDefault="00233954" w:rsidP="002339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233954">
              <w:rPr>
                <w:rFonts w:ascii="Calibri" w:eastAsia="Times New Roman" w:hAnsi="Calibri" w:cs="Calibri"/>
                <w:color w:val="000000"/>
                <w:lang w:eastAsia="en-GB"/>
              </w:rPr>
              <w:t>4</w:t>
            </w:r>
          </w:p>
        </w:tc>
      </w:tr>
      <w:tr w:rsidR="00233954" w:rsidRPr="00233954" w14:paraId="10FFB1F7" w14:textId="77777777" w:rsidTr="002339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noWrap/>
            <w:hideMark/>
          </w:tcPr>
          <w:p w14:paraId="2BC12EDC" w14:textId="77777777" w:rsidR="00233954" w:rsidRPr="00233954" w:rsidRDefault="00233954" w:rsidP="00233954">
            <w:pPr>
              <w:rPr>
                <w:rFonts w:ascii="Calibri" w:eastAsia="Times New Roman" w:hAnsi="Calibri" w:cs="Calibri"/>
                <w:b w:val="0"/>
                <w:color w:val="000000"/>
                <w:lang w:eastAsia="en-GB"/>
              </w:rPr>
            </w:pPr>
            <w:r w:rsidRPr="00233954">
              <w:rPr>
                <w:rFonts w:ascii="Calibri" w:eastAsia="Times New Roman" w:hAnsi="Calibri" w:cs="Calibri"/>
                <w:b w:val="0"/>
                <w:color w:val="000000"/>
                <w:lang w:eastAsia="en-GB"/>
              </w:rPr>
              <w:t>Movicol</w:t>
            </w:r>
          </w:p>
        </w:tc>
        <w:tc>
          <w:tcPr>
            <w:tcW w:w="4110" w:type="dxa"/>
            <w:noWrap/>
            <w:vAlign w:val="center"/>
            <w:hideMark/>
          </w:tcPr>
          <w:p w14:paraId="2D2F7747" w14:textId="77777777" w:rsidR="00233954" w:rsidRPr="00233954" w:rsidRDefault="00233954" w:rsidP="002339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233954">
              <w:rPr>
                <w:rFonts w:ascii="Calibri" w:eastAsia="Times New Roman" w:hAnsi="Calibri" w:cs="Calibri"/>
                <w:color w:val="000000"/>
                <w:lang w:eastAsia="en-GB"/>
              </w:rPr>
              <w:t>3</w:t>
            </w:r>
          </w:p>
        </w:tc>
      </w:tr>
      <w:tr w:rsidR="00233954" w:rsidRPr="00233954" w14:paraId="136884B9" w14:textId="77777777" w:rsidTr="00233954">
        <w:trPr>
          <w:trHeight w:val="300"/>
        </w:trPr>
        <w:tc>
          <w:tcPr>
            <w:cnfStyle w:val="001000000000" w:firstRow="0" w:lastRow="0" w:firstColumn="1" w:lastColumn="0" w:oddVBand="0" w:evenVBand="0" w:oddHBand="0" w:evenHBand="0" w:firstRowFirstColumn="0" w:firstRowLastColumn="0" w:lastRowFirstColumn="0" w:lastRowLastColumn="0"/>
            <w:tcW w:w="4957" w:type="dxa"/>
            <w:noWrap/>
            <w:hideMark/>
          </w:tcPr>
          <w:p w14:paraId="3C5B1C09" w14:textId="77777777" w:rsidR="00233954" w:rsidRPr="00233954" w:rsidRDefault="00233954" w:rsidP="00233954">
            <w:pPr>
              <w:rPr>
                <w:rFonts w:ascii="Calibri" w:eastAsia="Times New Roman" w:hAnsi="Calibri" w:cs="Calibri"/>
                <w:b w:val="0"/>
                <w:color w:val="000000"/>
                <w:lang w:eastAsia="en-GB"/>
              </w:rPr>
            </w:pPr>
            <w:r w:rsidRPr="00233954">
              <w:rPr>
                <w:rFonts w:ascii="Calibri" w:eastAsia="Times New Roman" w:hAnsi="Calibri" w:cs="Calibri"/>
                <w:b w:val="0"/>
                <w:color w:val="000000"/>
                <w:lang w:eastAsia="en-GB"/>
              </w:rPr>
              <w:t xml:space="preserve">Paracetamol </w:t>
            </w:r>
          </w:p>
        </w:tc>
        <w:tc>
          <w:tcPr>
            <w:tcW w:w="4110" w:type="dxa"/>
            <w:noWrap/>
            <w:vAlign w:val="center"/>
            <w:hideMark/>
          </w:tcPr>
          <w:p w14:paraId="0E4F4DCE" w14:textId="77777777" w:rsidR="00233954" w:rsidRPr="00233954" w:rsidRDefault="00233954" w:rsidP="002339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233954">
              <w:rPr>
                <w:rFonts w:ascii="Calibri" w:eastAsia="Times New Roman" w:hAnsi="Calibri" w:cs="Calibri"/>
                <w:color w:val="000000"/>
                <w:lang w:eastAsia="en-GB"/>
              </w:rPr>
              <w:t>3</w:t>
            </w:r>
          </w:p>
        </w:tc>
      </w:tr>
      <w:tr w:rsidR="00233954" w:rsidRPr="00233954" w14:paraId="53A79577" w14:textId="77777777" w:rsidTr="002339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noWrap/>
            <w:hideMark/>
          </w:tcPr>
          <w:p w14:paraId="5371328A" w14:textId="77777777" w:rsidR="00233954" w:rsidRPr="00233954" w:rsidRDefault="00233954" w:rsidP="00233954">
            <w:pPr>
              <w:rPr>
                <w:rFonts w:ascii="Calibri" w:eastAsia="Times New Roman" w:hAnsi="Calibri" w:cs="Calibri"/>
                <w:b w:val="0"/>
                <w:color w:val="000000"/>
                <w:lang w:eastAsia="en-GB"/>
              </w:rPr>
            </w:pPr>
            <w:r w:rsidRPr="00233954">
              <w:rPr>
                <w:rFonts w:ascii="Calibri" w:eastAsia="Times New Roman" w:hAnsi="Calibri" w:cs="Calibri"/>
                <w:b w:val="0"/>
                <w:color w:val="000000"/>
                <w:lang w:eastAsia="en-GB"/>
              </w:rPr>
              <w:t>Dexamethasone</w:t>
            </w:r>
          </w:p>
        </w:tc>
        <w:tc>
          <w:tcPr>
            <w:tcW w:w="4110" w:type="dxa"/>
            <w:noWrap/>
            <w:vAlign w:val="center"/>
            <w:hideMark/>
          </w:tcPr>
          <w:p w14:paraId="38ACAE4D" w14:textId="77777777" w:rsidR="00233954" w:rsidRPr="00233954" w:rsidRDefault="00233954" w:rsidP="002339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233954">
              <w:rPr>
                <w:rFonts w:ascii="Calibri" w:eastAsia="Times New Roman" w:hAnsi="Calibri" w:cs="Calibri"/>
                <w:color w:val="000000"/>
                <w:lang w:eastAsia="en-GB"/>
              </w:rPr>
              <w:t>3</w:t>
            </w:r>
          </w:p>
        </w:tc>
      </w:tr>
      <w:tr w:rsidR="00233954" w:rsidRPr="00233954" w14:paraId="2FC390E7" w14:textId="77777777" w:rsidTr="00233954">
        <w:trPr>
          <w:trHeight w:val="300"/>
        </w:trPr>
        <w:tc>
          <w:tcPr>
            <w:cnfStyle w:val="001000000000" w:firstRow="0" w:lastRow="0" w:firstColumn="1" w:lastColumn="0" w:oddVBand="0" w:evenVBand="0" w:oddHBand="0" w:evenHBand="0" w:firstRowFirstColumn="0" w:firstRowLastColumn="0" w:lastRowFirstColumn="0" w:lastRowLastColumn="0"/>
            <w:tcW w:w="4957" w:type="dxa"/>
            <w:noWrap/>
            <w:hideMark/>
          </w:tcPr>
          <w:p w14:paraId="5F1DD9BC" w14:textId="77777777" w:rsidR="00233954" w:rsidRPr="00233954" w:rsidRDefault="00233954" w:rsidP="00233954">
            <w:pPr>
              <w:rPr>
                <w:rFonts w:ascii="Calibri" w:eastAsia="Times New Roman" w:hAnsi="Calibri" w:cs="Calibri"/>
                <w:b w:val="0"/>
                <w:color w:val="000000"/>
                <w:lang w:eastAsia="en-GB"/>
              </w:rPr>
            </w:pPr>
            <w:r w:rsidRPr="00233954">
              <w:rPr>
                <w:rFonts w:ascii="Calibri" w:eastAsia="Times New Roman" w:hAnsi="Calibri" w:cs="Calibri"/>
                <w:b w:val="0"/>
                <w:color w:val="000000"/>
                <w:lang w:eastAsia="en-GB"/>
              </w:rPr>
              <w:t>Sodium Feredetate</w:t>
            </w:r>
          </w:p>
        </w:tc>
        <w:tc>
          <w:tcPr>
            <w:tcW w:w="4110" w:type="dxa"/>
            <w:noWrap/>
            <w:vAlign w:val="center"/>
            <w:hideMark/>
          </w:tcPr>
          <w:p w14:paraId="1736E388" w14:textId="77777777" w:rsidR="00233954" w:rsidRPr="00233954" w:rsidRDefault="00233954" w:rsidP="002339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233954">
              <w:rPr>
                <w:rFonts w:ascii="Calibri" w:eastAsia="Times New Roman" w:hAnsi="Calibri" w:cs="Calibri"/>
                <w:color w:val="000000"/>
                <w:lang w:eastAsia="en-GB"/>
              </w:rPr>
              <w:t>3</w:t>
            </w:r>
          </w:p>
        </w:tc>
      </w:tr>
      <w:tr w:rsidR="00233954" w:rsidRPr="00233954" w14:paraId="3FA25A6B" w14:textId="77777777" w:rsidTr="002339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noWrap/>
            <w:hideMark/>
          </w:tcPr>
          <w:p w14:paraId="3626FEF9" w14:textId="77777777" w:rsidR="00233954" w:rsidRPr="00233954" w:rsidRDefault="00233954" w:rsidP="00233954">
            <w:pPr>
              <w:rPr>
                <w:rFonts w:ascii="Calibri" w:eastAsia="Times New Roman" w:hAnsi="Calibri" w:cs="Calibri"/>
                <w:b w:val="0"/>
                <w:color w:val="000000"/>
                <w:lang w:eastAsia="en-GB"/>
              </w:rPr>
            </w:pPr>
            <w:r w:rsidRPr="00233954">
              <w:rPr>
                <w:rFonts w:ascii="Calibri" w:eastAsia="Times New Roman" w:hAnsi="Calibri" w:cs="Calibri"/>
                <w:b w:val="0"/>
                <w:color w:val="000000"/>
                <w:lang w:eastAsia="en-GB"/>
              </w:rPr>
              <w:t>Midazolam</w:t>
            </w:r>
          </w:p>
        </w:tc>
        <w:tc>
          <w:tcPr>
            <w:tcW w:w="4110" w:type="dxa"/>
            <w:noWrap/>
            <w:hideMark/>
          </w:tcPr>
          <w:p w14:paraId="11107698" w14:textId="77777777" w:rsidR="00233954" w:rsidRPr="00233954" w:rsidRDefault="00233954" w:rsidP="0023395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233954">
              <w:rPr>
                <w:rFonts w:ascii="Calibri" w:eastAsia="Times New Roman" w:hAnsi="Calibri" w:cs="Calibri"/>
                <w:color w:val="000000"/>
                <w:lang w:eastAsia="en-GB"/>
              </w:rPr>
              <w:t>3</w:t>
            </w:r>
          </w:p>
        </w:tc>
      </w:tr>
      <w:tr w:rsidR="00233954" w:rsidRPr="00233954" w14:paraId="28353BBE" w14:textId="77777777" w:rsidTr="00233954">
        <w:trPr>
          <w:trHeight w:val="300"/>
        </w:trPr>
        <w:tc>
          <w:tcPr>
            <w:cnfStyle w:val="001000000000" w:firstRow="0" w:lastRow="0" w:firstColumn="1" w:lastColumn="0" w:oddVBand="0" w:evenVBand="0" w:oddHBand="0" w:evenHBand="0" w:firstRowFirstColumn="0" w:firstRowLastColumn="0" w:lastRowFirstColumn="0" w:lastRowLastColumn="0"/>
            <w:tcW w:w="4957" w:type="dxa"/>
            <w:noWrap/>
            <w:hideMark/>
          </w:tcPr>
          <w:p w14:paraId="5273935C" w14:textId="77777777" w:rsidR="00233954" w:rsidRPr="00233954" w:rsidRDefault="00233954" w:rsidP="00233954">
            <w:pPr>
              <w:rPr>
                <w:rFonts w:ascii="Calibri" w:eastAsia="Times New Roman" w:hAnsi="Calibri" w:cs="Calibri"/>
                <w:b w:val="0"/>
                <w:color w:val="000000"/>
                <w:lang w:eastAsia="en-GB"/>
              </w:rPr>
            </w:pPr>
            <w:r w:rsidRPr="00233954">
              <w:rPr>
                <w:rFonts w:ascii="Calibri" w:eastAsia="Times New Roman" w:hAnsi="Calibri" w:cs="Calibri"/>
                <w:b w:val="0"/>
                <w:color w:val="000000"/>
                <w:lang w:eastAsia="en-GB"/>
              </w:rPr>
              <w:t>Beclomethasone</w:t>
            </w:r>
          </w:p>
        </w:tc>
        <w:tc>
          <w:tcPr>
            <w:tcW w:w="4110" w:type="dxa"/>
            <w:noWrap/>
            <w:hideMark/>
          </w:tcPr>
          <w:p w14:paraId="36E91E1E" w14:textId="77777777" w:rsidR="00233954" w:rsidRPr="00233954" w:rsidRDefault="00233954" w:rsidP="0023395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233954">
              <w:rPr>
                <w:rFonts w:ascii="Calibri" w:eastAsia="Times New Roman" w:hAnsi="Calibri" w:cs="Calibri"/>
                <w:color w:val="000000"/>
                <w:lang w:eastAsia="en-GB"/>
              </w:rPr>
              <w:t>3</w:t>
            </w:r>
          </w:p>
        </w:tc>
      </w:tr>
    </w:tbl>
    <w:p w14:paraId="55E1FB69" w14:textId="03B6A7E7" w:rsidR="00441316" w:rsidRDefault="00FE681B" w:rsidP="0068319B">
      <w:pPr>
        <w:pStyle w:val="Heading1"/>
        <w:spacing w:line="360" w:lineRule="auto"/>
        <w:rPr>
          <w:rFonts w:asciiTheme="minorHAnsi" w:hAnsiTheme="minorHAnsi" w:cstheme="minorHAnsi"/>
          <w:color w:val="auto"/>
          <w:sz w:val="22"/>
          <w:szCs w:val="22"/>
        </w:rPr>
      </w:pPr>
      <w:r w:rsidRPr="002E75A3">
        <w:rPr>
          <w:rFonts w:asciiTheme="minorHAnsi" w:hAnsiTheme="minorHAnsi" w:cstheme="minorHAnsi"/>
          <w:color w:val="auto"/>
          <w:sz w:val="22"/>
          <w:szCs w:val="22"/>
        </w:rPr>
        <w:t xml:space="preserve">Table </w:t>
      </w:r>
      <w:r w:rsidR="00233954">
        <w:rPr>
          <w:rFonts w:asciiTheme="minorHAnsi" w:hAnsiTheme="minorHAnsi" w:cstheme="minorHAnsi"/>
          <w:color w:val="auto"/>
          <w:sz w:val="22"/>
          <w:szCs w:val="22"/>
        </w:rPr>
        <w:t>2</w:t>
      </w:r>
      <w:r w:rsidRPr="002E75A3">
        <w:rPr>
          <w:rFonts w:asciiTheme="minorHAnsi" w:hAnsiTheme="minorHAnsi" w:cstheme="minorHAnsi"/>
          <w:color w:val="auto"/>
          <w:sz w:val="22"/>
          <w:szCs w:val="22"/>
        </w:rPr>
        <w:t>:</w:t>
      </w:r>
      <w:r>
        <w:rPr>
          <w:rFonts w:asciiTheme="minorHAnsi" w:hAnsiTheme="minorHAnsi" w:cstheme="minorHAnsi"/>
          <w:color w:val="auto"/>
          <w:sz w:val="22"/>
          <w:szCs w:val="22"/>
        </w:rPr>
        <w:t xml:space="preserve">  </w:t>
      </w:r>
      <w:r w:rsidR="0068319B">
        <w:rPr>
          <w:rFonts w:asciiTheme="minorHAnsi" w:hAnsiTheme="minorHAnsi" w:cstheme="minorHAnsi"/>
          <w:color w:val="auto"/>
          <w:sz w:val="22"/>
          <w:szCs w:val="22"/>
        </w:rPr>
        <w:t>Types of actions, and medications changed as part of the paediatric clinical pharmacology ward round. *only medications changed 3 or more times are included</w:t>
      </w:r>
    </w:p>
    <w:p w14:paraId="2DD00273" w14:textId="35A8C25C" w:rsidR="00777B8F" w:rsidRDefault="00777B8F" w:rsidP="00777B8F"/>
    <w:p w14:paraId="72CAFFC7" w14:textId="77777777" w:rsidR="00777B8F" w:rsidRDefault="00777B8F">
      <w:r>
        <w:br w:type="page"/>
      </w:r>
    </w:p>
    <w:tbl>
      <w:tblPr>
        <w:tblStyle w:val="ListTable3"/>
        <w:tblW w:w="9067" w:type="dxa"/>
        <w:tblLook w:val="04A0" w:firstRow="1" w:lastRow="0" w:firstColumn="1" w:lastColumn="0" w:noHBand="0" w:noVBand="1"/>
      </w:tblPr>
      <w:tblGrid>
        <w:gridCol w:w="3256"/>
        <w:gridCol w:w="5811"/>
      </w:tblGrid>
      <w:tr w:rsidR="00777B8F" w14:paraId="27AFD4E7" w14:textId="77777777" w:rsidTr="006743A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56" w:type="dxa"/>
          </w:tcPr>
          <w:p w14:paraId="5C0885B3" w14:textId="77777777" w:rsidR="00777B8F" w:rsidRPr="00DC66E7" w:rsidRDefault="00777B8F" w:rsidP="006743AC">
            <w:pPr>
              <w:rPr>
                <w:sz w:val="24"/>
                <w:szCs w:val="24"/>
              </w:rPr>
            </w:pPr>
            <w:r w:rsidRPr="00DC66E7">
              <w:rPr>
                <w:sz w:val="24"/>
                <w:szCs w:val="24"/>
              </w:rPr>
              <w:lastRenderedPageBreak/>
              <w:t>Suspected Drug(s)</w:t>
            </w:r>
          </w:p>
        </w:tc>
        <w:tc>
          <w:tcPr>
            <w:tcW w:w="5811" w:type="dxa"/>
          </w:tcPr>
          <w:p w14:paraId="4DFE1671" w14:textId="77777777" w:rsidR="00777B8F" w:rsidRPr="00DC66E7" w:rsidRDefault="00777B8F" w:rsidP="006743AC">
            <w:pPr>
              <w:cnfStyle w:val="100000000000" w:firstRow="1" w:lastRow="0" w:firstColumn="0" w:lastColumn="0" w:oddVBand="0" w:evenVBand="0" w:oddHBand="0" w:evenHBand="0" w:firstRowFirstColumn="0" w:firstRowLastColumn="0" w:lastRowFirstColumn="0" w:lastRowLastColumn="0"/>
              <w:rPr>
                <w:sz w:val="24"/>
                <w:szCs w:val="24"/>
              </w:rPr>
            </w:pPr>
            <w:r w:rsidRPr="00DC66E7">
              <w:rPr>
                <w:sz w:val="24"/>
                <w:szCs w:val="24"/>
              </w:rPr>
              <w:t xml:space="preserve">Suspected Adverse Drug Reaction </w:t>
            </w:r>
          </w:p>
        </w:tc>
      </w:tr>
      <w:tr w:rsidR="00777B8F" w14:paraId="76A8D3F8" w14:textId="77777777" w:rsidTr="00674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1F877251" w14:textId="77777777" w:rsidR="00777B8F" w:rsidRPr="00DC66E7" w:rsidRDefault="00777B8F" w:rsidP="006743AC">
            <w:pPr>
              <w:rPr>
                <w:sz w:val="20"/>
                <w:szCs w:val="20"/>
              </w:rPr>
            </w:pPr>
            <w:r w:rsidRPr="00DC66E7">
              <w:rPr>
                <w:sz w:val="20"/>
                <w:szCs w:val="20"/>
              </w:rPr>
              <w:t>5-Fluorouracil / Dexamethasone</w:t>
            </w:r>
          </w:p>
        </w:tc>
        <w:tc>
          <w:tcPr>
            <w:tcW w:w="5811" w:type="dxa"/>
          </w:tcPr>
          <w:p w14:paraId="2A396372" w14:textId="77777777" w:rsidR="00777B8F" w:rsidRPr="00DC66E7" w:rsidRDefault="00777B8F" w:rsidP="006743AC">
            <w:pPr>
              <w:cnfStyle w:val="000000100000" w:firstRow="0" w:lastRow="0" w:firstColumn="0" w:lastColumn="0" w:oddVBand="0" w:evenVBand="0" w:oddHBand="1" w:evenHBand="0" w:firstRowFirstColumn="0" w:firstRowLastColumn="0" w:lastRowFirstColumn="0" w:lastRowLastColumn="0"/>
              <w:rPr>
                <w:sz w:val="20"/>
                <w:szCs w:val="20"/>
              </w:rPr>
            </w:pPr>
            <w:r w:rsidRPr="00DC66E7">
              <w:rPr>
                <w:sz w:val="20"/>
                <w:szCs w:val="20"/>
              </w:rPr>
              <w:t>Bradycardia, requiring HDU admission</w:t>
            </w:r>
          </w:p>
        </w:tc>
      </w:tr>
      <w:tr w:rsidR="00777B8F" w14:paraId="4A38D123" w14:textId="77777777" w:rsidTr="006743AC">
        <w:tc>
          <w:tcPr>
            <w:cnfStyle w:val="001000000000" w:firstRow="0" w:lastRow="0" w:firstColumn="1" w:lastColumn="0" w:oddVBand="0" w:evenVBand="0" w:oddHBand="0" w:evenHBand="0" w:firstRowFirstColumn="0" w:firstRowLastColumn="0" w:lastRowFirstColumn="0" w:lastRowLastColumn="0"/>
            <w:tcW w:w="3256" w:type="dxa"/>
          </w:tcPr>
          <w:p w14:paraId="45D8BCD7" w14:textId="77777777" w:rsidR="00777B8F" w:rsidRPr="00DC66E7" w:rsidRDefault="00777B8F" w:rsidP="006743AC">
            <w:pPr>
              <w:rPr>
                <w:sz w:val="20"/>
                <w:szCs w:val="20"/>
              </w:rPr>
            </w:pPr>
            <w:r w:rsidRPr="00DC66E7">
              <w:rPr>
                <w:sz w:val="20"/>
                <w:szCs w:val="20"/>
              </w:rPr>
              <w:t>Aciclovir</w:t>
            </w:r>
          </w:p>
        </w:tc>
        <w:tc>
          <w:tcPr>
            <w:tcW w:w="5811" w:type="dxa"/>
          </w:tcPr>
          <w:p w14:paraId="26D165BD" w14:textId="77777777" w:rsidR="00777B8F" w:rsidRPr="00DC66E7" w:rsidRDefault="00777B8F" w:rsidP="006743AC">
            <w:pPr>
              <w:cnfStyle w:val="000000000000" w:firstRow="0" w:lastRow="0" w:firstColumn="0" w:lastColumn="0" w:oddVBand="0" w:evenVBand="0" w:oddHBand="0" w:evenHBand="0" w:firstRowFirstColumn="0" w:firstRowLastColumn="0" w:lastRowFirstColumn="0" w:lastRowLastColumn="0"/>
              <w:rPr>
                <w:sz w:val="20"/>
                <w:szCs w:val="20"/>
              </w:rPr>
            </w:pPr>
            <w:r w:rsidRPr="00DC66E7">
              <w:rPr>
                <w:sz w:val="20"/>
                <w:szCs w:val="20"/>
              </w:rPr>
              <w:t>Acute Kidney Injury (AKI)</w:t>
            </w:r>
          </w:p>
        </w:tc>
      </w:tr>
      <w:tr w:rsidR="00777B8F" w14:paraId="26A5DDA6" w14:textId="77777777" w:rsidTr="00674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00BBFE84" w14:textId="77777777" w:rsidR="00777B8F" w:rsidRPr="00DC66E7" w:rsidRDefault="00777B8F" w:rsidP="006743AC">
            <w:pPr>
              <w:rPr>
                <w:sz w:val="20"/>
                <w:szCs w:val="20"/>
              </w:rPr>
            </w:pPr>
            <w:r w:rsidRPr="00DC66E7">
              <w:rPr>
                <w:sz w:val="20"/>
                <w:szCs w:val="20"/>
              </w:rPr>
              <w:t>Ampicillin</w:t>
            </w:r>
          </w:p>
        </w:tc>
        <w:tc>
          <w:tcPr>
            <w:tcW w:w="5811" w:type="dxa"/>
          </w:tcPr>
          <w:p w14:paraId="471FB66A" w14:textId="77777777" w:rsidR="00777B8F" w:rsidRPr="00DC66E7" w:rsidRDefault="00777B8F" w:rsidP="006743AC">
            <w:pPr>
              <w:cnfStyle w:val="000000100000" w:firstRow="0" w:lastRow="0" w:firstColumn="0" w:lastColumn="0" w:oddVBand="0" w:evenVBand="0" w:oddHBand="1" w:evenHBand="0" w:firstRowFirstColumn="0" w:firstRowLastColumn="0" w:lastRowFirstColumn="0" w:lastRowLastColumn="0"/>
              <w:rPr>
                <w:sz w:val="20"/>
                <w:szCs w:val="20"/>
              </w:rPr>
            </w:pPr>
            <w:r w:rsidRPr="00DC66E7">
              <w:rPr>
                <w:sz w:val="20"/>
                <w:szCs w:val="20"/>
              </w:rPr>
              <w:t>Neutropenia</w:t>
            </w:r>
          </w:p>
        </w:tc>
      </w:tr>
      <w:tr w:rsidR="00777B8F" w14:paraId="468E1988" w14:textId="77777777" w:rsidTr="006743AC">
        <w:tc>
          <w:tcPr>
            <w:cnfStyle w:val="001000000000" w:firstRow="0" w:lastRow="0" w:firstColumn="1" w:lastColumn="0" w:oddVBand="0" w:evenVBand="0" w:oddHBand="0" w:evenHBand="0" w:firstRowFirstColumn="0" w:firstRowLastColumn="0" w:lastRowFirstColumn="0" w:lastRowLastColumn="0"/>
            <w:tcW w:w="3256" w:type="dxa"/>
          </w:tcPr>
          <w:p w14:paraId="4434DFC7" w14:textId="77777777" w:rsidR="00777B8F" w:rsidRPr="00DC66E7" w:rsidRDefault="00777B8F" w:rsidP="006743AC">
            <w:pPr>
              <w:rPr>
                <w:sz w:val="20"/>
                <w:szCs w:val="20"/>
              </w:rPr>
            </w:pPr>
            <w:r w:rsidRPr="00DC66E7">
              <w:rPr>
                <w:sz w:val="20"/>
                <w:szCs w:val="20"/>
              </w:rPr>
              <w:t>Atenolol</w:t>
            </w:r>
          </w:p>
        </w:tc>
        <w:tc>
          <w:tcPr>
            <w:tcW w:w="5811" w:type="dxa"/>
          </w:tcPr>
          <w:p w14:paraId="3B79B128" w14:textId="77777777" w:rsidR="00777B8F" w:rsidRPr="00DC66E7" w:rsidRDefault="00777B8F" w:rsidP="006743AC">
            <w:pPr>
              <w:cnfStyle w:val="000000000000" w:firstRow="0" w:lastRow="0" w:firstColumn="0" w:lastColumn="0" w:oddVBand="0" w:evenVBand="0" w:oddHBand="0" w:evenHBand="0" w:firstRowFirstColumn="0" w:firstRowLastColumn="0" w:lastRowFirstColumn="0" w:lastRowLastColumn="0"/>
              <w:rPr>
                <w:sz w:val="20"/>
                <w:szCs w:val="20"/>
              </w:rPr>
            </w:pPr>
            <w:r w:rsidRPr="00DC66E7">
              <w:rPr>
                <w:sz w:val="20"/>
                <w:szCs w:val="20"/>
              </w:rPr>
              <w:t>Stiffening &amp; vacant episodes, constipation &amp; sleeplessness</w:t>
            </w:r>
          </w:p>
        </w:tc>
      </w:tr>
      <w:tr w:rsidR="00777B8F" w14:paraId="7C59AE6A" w14:textId="77777777" w:rsidTr="00674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5476539E" w14:textId="77777777" w:rsidR="00777B8F" w:rsidRPr="00DC66E7" w:rsidRDefault="00777B8F" w:rsidP="006743AC">
            <w:pPr>
              <w:rPr>
                <w:sz w:val="20"/>
                <w:szCs w:val="20"/>
              </w:rPr>
            </w:pPr>
            <w:r w:rsidRPr="00DC66E7">
              <w:rPr>
                <w:sz w:val="20"/>
                <w:szCs w:val="20"/>
              </w:rPr>
              <w:t>Azithromycin</w:t>
            </w:r>
          </w:p>
        </w:tc>
        <w:tc>
          <w:tcPr>
            <w:tcW w:w="5811" w:type="dxa"/>
          </w:tcPr>
          <w:p w14:paraId="5A72ACBD" w14:textId="77777777" w:rsidR="00777B8F" w:rsidRPr="00DC66E7" w:rsidRDefault="00777B8F" w:rsidP="006743AC">
            <w:pPr>
              <w:cnfStyle w:val="000000100000" w:firstRow="0" w:lastRow="0" w:firstColumn="0" w:lastColumn="0" w:oddVBand="0" w:evenVBand="0" w:oddHBand="1" w:evenHBand="0" w:firstRowFirstColumn="0" w:firstRowLastColumn="0" w:lastRowFirstColumn="0" w:lastRowLastColumn="0"/>
              <w:rPr>
                <w:sz w:val="20"/>
                <w:szCs w:val="20"/>
              </w:rPr>
            </w:pPr>
            <w:r w:rsidRPr="00DC66E7">
              <w:rPr>
                <w:sz w:val="20"/>
                <w:szCs w:val="20"/>
              </w:rPr>
              <w:t>Onychomadesis</w:t>
            </w:r>
          </w:p>
        </w:tc>
      </w:tr>
      <w:tr w:rsidR="00777B8F" w14:paraId="35A125FE" w14:textId="77777777" w:rsidTr="006743AC">
        <w:tc>
          <w:tcPr>
            <w:cnfStyle w:val="001000000000" w:firstRow="0" w:lastRow="0" w:firstColumn="1" w:lastColumn="0" w:oddVBand="0" w:evenVBand="0" w:oddHBand="0" w:evenHBand="0" w:firstRowFirstColumn="0" w:firstRowLastColumn="0" w:lastRowFirstColumn="0" w:lastRowLastColumn="0"/>
            <w:tcW w:w="3256" w:type="dxa"/>
          </w:tcPr>
          <w:p w14:paraId="17851DF5" w14:textId="77777777" w:rsidR="00777B8F" w:rsidRPr="00DC66E7" w:rsidRDefault="00777B8F" w:rsidP="006743AC">
            <w:pPr>
              <w:rPr>
                <w:sz w:val="20"/>
                <w:szCs w:val="20"/>
              </w:rPr>
            </w:pPr>
            <w:r w:rsidRPr="00DC66E7">
              <w:rPr>
                <w:sz w:val="20"/>
                <w:szCs w:val="20"/>
              </w:rPr>
              <w:t xml:space="preserve">Cefuroxime </w:t>
            </w:r>
          </w:p>
        </w:tc>
        <w:tc>
          <w:tcPr>
            <w:tcW w:w="5811" w:type="dxa"/>
          </w:tcPr>
          <w:p w14:paraId="68DB06CF" w14:textId="77777777" w:rsidR="00777B8F" w:rsidRPr="00DC66E7" w:rsidRDefault="00777B8F" w:rsidP="006743AC">
            <w:pPr>
              <w:cnfStyle w:val="000000000000" w:firstRow="0" w:lastRow="0" w:firstColumn="0" w:lastColumn="0" w:oddVBand="0" w:evenVBand="0" w:oddHBand="0" w:evenHBand="0" w:firstRowFirstColumn="0" w:firstRowLastColumn="0" w:lastRowFirstColumn="0" w:lastRowLastColumn="0"/>
              <w:rPr>
                <w:sz w:val="20"/>
                <w:szCs w:val="20"/>
              </w:rPr>
            </w:pPr>
            <w:r w:rsidRPr="00DC66E7">
              <w:rPr>
                <w:sz w:val="20"/>
                <w:szCs w:val="20"/>
              </w:rPr>
              <w:t>Delayed Hypersensitivity</w:t>
            </w:r>
          </w:p>
        </w:tc>
      </w:tr>
      <w:tr w:rsidR="00777B8F" w14:paraId="3604A052" w14:textId="77777777" w:rsidTr="00674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023B3F3E" w14:textId="77777777" w:rsidR="00777B8F" w:rsidRPr="00DC66E7" w:rsidRDefault="00777B8F" w:rsidP="006743AC">
            <w:pPr>
              <w:rPr>
                <w:sz w:val="20"/>
                <w:szCs w:val="20"/>
              </w:rPr>
            </w:pPr>
            <w:r w:rsidRPr="00DC66E7">
              <w:rPr>
                <w:sz w:val="20"/>
                <w:szCs w:val="20"/>
              </w:rPr>
              <w:t>Ciprofloxacin</w:t>
            </w:r>
          </w:p>
        </w:tc>
        <w:tc>
          <w:tcPr>
            <w:tcW w:w="5811" w:type="dxa"/>
          </w:tcPr>
          <w:p w14:paraId="35F5E951" w14:textId="77777777" w:rsidR="00777B8F" w:rsidRPr="00DC66E7" w:rsidRDefault="00777B8F" w:rsidP="006743AC">
            <w:pPr>
              <w:cnfStyle w:val="000000100000" w:firstRow="0" w:lastRow="0" w:firstColumn="0" w:lastColumn="0" w:oddVBand="0" w:evenVBand="0" w:oddHBand="1" w:evenHBand="0" w:firstRowFirstColumn="0" w:firstRowLastColumn="0" w:lastRowFirstColumn="0" w:lastRowLastColumn="0"/>
              <w:rPr>
                <w:sz w:val="20"/>
                <w:szCs w:val="20"/>
              </w:rPr>
            </w:pPr>
            <w:r w:rsidRPr="00DC66E7">
              <w:rPr>
                <w:sz w:val="20"/>
                <w:szCs w:val="20"/>
              </w:rPr>
              <w:t>Eosinophilia</w:t>
            </w:r>
          </w:p>
        </w:tc>
      </w:tr>
      <w:tr w:rsidR="00777B8F" w14:paraId="59C65E17" w14:textId="77777777" w:rsidTr="006743AC">
        <w:tc>
          <w:tcPr>
            <w:cnfStyle w:val="001000000000" w:firstRow="0" w:lastRow="0" w:firstColumn="1" w:lastColumn="0" w:oddVBand="0" w:evenVBand="0" w:oddHBand="0" w:evenHBand="0" w:firstRowFirstColumn="0" w:firstRowLastColumn="0" w:lastRowFirstColumn="0" w:lastRowLastColumn="0"/>
            <w:tcW w:w="3256" w:type="dxa"/>
          </w:tcPr>
          <w:p w14:paraId="6A8736BD" w14:textId="77777777" w:rsidR="00777B8F" w:rsidRPr="00DC66E7" w:rsidRDefault="00777B8F" w:rsidP="006743AC">
            <w:pPr>
              <w:rPr>
                <w:sz w:val="20"/>
                <w:szCs w:val="20"/>
              </w:rPr>
            </w:pPr>
            <w:r w:rsidRPr="00DC66E7">
              <w:rPr>
                <w:sz w:val="20"/>
                <w:szCs w:val="20"/>
              </w:rPr>
              <w:t>Codeine and Paracetamol (adult)</w:t>
            </w:r>
          </w:p>
        </w:tc>
        <w:tc>
          <w:tcPr>
            <w:tcW w:w="5811" w:type="dxa"/>
          </w:tcPr>
          <w:p w14:paraId="604BDF67" w14:textId="77777777" w:rsidR="00777B8F" w:rsidRPr="00DC66E7" w:rsidRDefault="00777B8F" w:rsidP="006743AC">
            <w:pPr>
              <w:cnfStyle w:val="000000000000" w:firstRow="0" w:lastRow="0" w:firstColumn="0" w:lastColumn="0" w:oddVBand="0" w:evenVBand="0" w:oddHBand="0" w:evenHBand="0" w:firstRowFirstColumn="0" w:firstRowLastColumn="0" w:lastRowFirstColumn="0" w:lastRowLastColumn="0"/>
              <w:rPr>
                <w:sz w:val="20"/>
                <w:szCs w:val="20"/>
              </w:rPr>
            </w:pPr>
            <w:r w:rsidRPr="00DC66E7">
              <w:rPr>
                <w:sz w:val="20"/>
                <w:szCs w:val="20"/>
              </w:rPr>
              <w:t>Chest Pain</w:t>
            </w:r>
          </w:p>
        </w:tc>
      </w:tr>
      <w:tr w:rsidR="00777B8F" w14:paraId="05F8D927" w14:textId="77777777" w:rsidTr="00674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2A1472DF" w14:textId="77777777" w:rsidR="00777B8F" w:rsidRPr="00DC66E7" w:rsidRDefault="00777B8F" w:rsidP="006743AC">
            <w:pPr>
              <w:rPr>
                <w:sz w:val="20"/>
                <w:szCs w:val="20"/>
              </w:rPr>
            </w:pPr>
            <w:r w:rsidRPr="00DC66E7">
              <w:rPr>
                <w:sz w:val="20"/>
                <w:szCs w:val="20"/>
              </w:rPr>
              <w:t>Cyclizine</w:t>
            </w:r>
          </w:p>
        </w:tc>
        <w:tc>
          <w:tcPr>
            <w:tcW w:w="5811" w:type="dxa"/>
          </w:tcPr>
          <w:p w14:paraId="6D8798AB" w14:textId="77777777" w:rsidR="00777B8F" w:rsidRPr="00DC66E7" w:rsidRDefault="00777B8F" w:rsidP="006743AC">
            <w:pPr>
              <w:cnfStyle w:val="000000100000" w:firstRow="0" w:lastRow="0" w:firstColumn="0" w:lastColumn="0" w:oddVBand="0" w:evenVBand="0" w:oddHBand="1" w:evenHBand="0" w:firstRowFirstColumn="0" w:firstRowLastColumn="0" w:lastRowFirstColumn="0" w:lastRowLastColumn="0"/>
              <w:rPr>
                <w:sz w:val="20"/>
                <w:szCs w:val="20"/>
              </w:rPr>
            </w:pPr>
            <w:r w:rsidRPr="00DC66E7">
              <w:rPr>
                <w:sz w:val="20"/>
                <w:szCs w:val="20"/>
              </w:rPr>
              <w:t>Swollen eyes, rash</w:t>
            </w:r>
          </w:p>
        </w:tc>
      </w:tr>
      <w:tr w:rsidR="00777B8F" w14:paraId="0E47933D" w14:textId="77777777" w:rsidTr="006743AC">
        <w:tc>
          <w:tcPr>
            <w:cnfStyle w:val="001000000000" w:firstRow="0" w:lastRow="0" w:firstColumn="1" w:lastColumn="0" w:oddVBand="0" w:evenVBand="0" w:oddHBand="0" w:evenHBand="0" w:firstRowFirstColumn="0" w:firstRowLastColumn="0" w:lastRowFirstColumn="0" w:lastRowLastColumn="0"/>
            <w:tcW w:w="3256" w:type="dxa"/>
          </w:tcPr>
          <w:p w14:paraId="36AF588D" w14:textId="77777777" w:rsidR="00777B8F" w:rsidRPr="00DC66E7" w:rsidRDefault="00777B8F" w:rsidP="006743AC">
            <w:pPr>
              <w:rPr>
                <w:sz w:val="20"/>
                <w:szCs w:val="20"/>
              </w:rPr>
            </w:pPr>
            <w:r w:rsidRPr="00DC66E7">
              <w:rPr>
                <w:sz w:val="20"/>
                <w:szCs w:val="20"/>
              </w:rPr>
              <w:t>Cyclizine</w:t>
            </w:r>
          </w:p>
        </w:tc>
        <w:tc>
          <w:tcPr>
            <w:tcW w:w="5811" w:type="dxa"/>
          </w:tcPr>
          <w:p w14:paraId="7FE4F994" w14:textId="77777777" w:rsidR="00777B8F" w:rsidRPr="00DC66E7" w:rsidRDefault="00777B8F" w:rsidP="006743AC">
            <w:pPr>
              <w:cnfStyle w:val="000000000000" w:firstRow="0" w:lastRow="0" w:firstColumn="0" w:lastColumn="0" w:oddVBand="0" w:evenVBand="0" w:oddHBand="0" w:evenHBand="0" w:firstRowFirstColumn="0" w:firstRowLastColumn="0" w:lastRowFirstColumn="0" w:lastRowLastColumn="0"/>
              <w:rPr>
                <w:sz w:val="20"/>
                <w:szCs w:val="20"/>
              </w:rPr>
            </w:pPr>
            <w:r w:rsidRPr="00DC66E7">
              <w:rPr>
                <w:sz w:val="20"/>
                <w:szCs w:val="20"/>
              </w:rPr>
              <w:t xml:space="preserve">Oculogyric crisis </w:t>
            </w:r>
          </w:p>
        </w:tc>
      </w:tr>
      <w:tr w:rsidR="00777B8F" w14:paraId="40F9C9C1" w14:textId="77777777" w:rsidTr="00674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6AE830FF" w14:textId="77777777" w:rsidR="00777B8F" w:rsidRPr="00DC66E7" w:rsidRDefault="00777B8F" w:rsidP="006743AC">
            <w:pPr>
              <w:rPr>
                <w:sz w:val="20"/>
                <w:szCs w:val="20"/>
              </w:rPr>
            </w:pPr>
            <w:r w:rsidRPr="00DC66E7">
              <w:rPr>
                <w:sz w:val="20"/>
                <w:szCs w:val="20"/>
              </w:rPr>
              <w:t>Cyclopentolate eye drops</w:t>
            </w:r>
          </w:p>
        </w:tc>
        <w:tc>
          <w:tcPr>
            <w:tcW w:w="5811" w:type="dxa"/>
          </w:tcPr>
          <w:p w14:paraId="68AC9C6C" w14:textId="77777777" w:rsidR="00777B8F" w:rsidRPr="00DC66E7" w:rsidRDefault="00777B8F" w:rsidP="006743AC">
            <w:pPr>
              <w:cnfStyle w:val="000000100000" w:firstRow="0" w:lastRow="0" w:firstColumn="0" w:lastColumn="0" w:oddVBand="0" w:evenVBand="0" w:oddHBand="1" w:evenHBand="0" w:firstRowFirstColumn="0" w:firstRowLastColumn="0" w:lastRowFirstColumn="0" w:lastRowLastColumn="0"/>
              <w:rPr>
                <w:sz w:val="20"/>
                <w:szCs w:val="20"/>
              </w:rPr>
            </w:pPr>
            <w:r w:rsidRPr="00DC66E7">
              <w:rPr>
                <w:sz w:val="20"/>
                <w:szCs w:val="20"/>
              </w:rPr>
              <w:t>Allergic reaction</w:t>
            </w:r>
          </w:p>
        </w:tc>
      </w:tr>
      <w:tr w:rsidR="00777B8F" w14:paraId="617414EF" w14:textId="77777777" w:rsidTr="006743AC">
        <w:tc>
          <w:tcPr>
            <w:cnfStyle w:val="001000000000" w:firstRow="0" w:lastRow="0" w:firstColumn="1" w:lastColumn="0" w:oddVBand="0" w:evenVBand="0" w:oddHBand="0" w:evenHBand="0" w:firstRowFirstColumn="0" w:firstRowLastColumn="0" w:lastRowFirstColumn="0" w:lastRowLastColumn="0"/>
            <w:tcW w:w="3256" w:type="dxa"/>
          </w:tcPr>
          <w:p w14:paraId="49BDC7E1" w14:textId="77777777" w:rsidR="00777B8F" w:rsidRPr="00DC66E7" w:rsidRDefault="00777B8F" w:rsidP="006743AC">
            <w:pPr>
              <w:rPr>
                <w:sz w:val="20"/>
                <w:szCs w:val="20"/>
              </w:rPr>
            </w:pPr>
            <w:r w:rsidRPr="00DC66E7">
              <w:rPr>
                <w:sz w:val="20"/>
                <w:szCs w:val="20"/>
              </w:rPr>
              <w:t>Daptomycin</w:t>
            </w:r>
          </w:p>
        </w:tc>
        <w:tc>
          <w:tcPr>
            <w:tcW w:w="5811" w:type="dxa"/>
          </w:tcPr>
          <w:p w14:paraId="10A9E99E" w14:textId="77777777" w:rsidR="00777B8F" w:rsidRPr="00DC66E7" w:rsidRDefault="00777B8F" w:rsidP="006743AC">
            <w:pPr>
              <w:cnfStyle w:val="000000000000" w:firstRow="0" w:lastRow="0" w:firstColumn="0" w:lastColumn="0" w:oddVBand="0" w:evenVBand="0" w:oddHBand="0" w:evenHBand="0" w:firstRowFirstColumn="0" w:firstRowLastColumn="0" w:lastRowFirstColumn="0" w:lastRowLastColumn="0"/>
              <w:rPr>
                <w:sz w:val="20"/>
                <w:szCs w:val="20"/>
              </w:rPr>
            </w:pPr>
            <w:r w:rsidRPr="00DC66E7">
              <w:rPr>
                <w:sz w:val="20"/>
                <w:szCs w:val="20"/>
              </w:rPr>
              <w:t>Rash</w:t>
            </w:r>
          </w:p>
        </w:tc>
      </w:tr>
      <w:tr w:rsidR="00777B8F" w14:paraId="509351BB" w14:textId="77777777" w:rsidTr="00674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3D53FA0E" w14:textId="77777777" w:rsidR="00777B8F" w:rsidRPr="00DC66E7" w:rsidRDefault="00777B8F" w:rsidP="006743AC">
            <w:pPr>
              <w:rPr>
                <w:sz w:val="20"/>
                <w:szCs w:val="20"/>
              </w:rPr>
            </w:pPr>
            <w:r w:rsidRPr="00DC66E7">
              <w:rPr>
                <w:sz w:val="20"/>
                <w:szCs w:val="20"/>
              </w:rPr>
              <w:t>Desflurane</w:t>
            </w:r>
          </w:p>
        </w:tc>
        <w:tc>
          <w:tcPr>
            <w:tcW w:w="5811" w:type="dxa"/>
          </w:tcPr>
          <w:p w14:paraId="59ACADC5" w14:textId="77777777" w:rsidR="00777B8F" w:rsidRPr="00DC66E7" w:rsidRDefault="00777B8F" w:rsidP="006743AC">
            <w:pPr>
              <w:cnfStyle w:val="000000100000" w:firstRow="0" w:lastRow="0" w:firstColumn="0" w:lastColumn="0" w:oddVBand="0" w:evenVBand="0" w:oddHBand="1" w:evenHBand="0" w:firstRowFirstColumn="0" w:firstRowLastColumn="0" w:lastRowFirstColumn="0" w:lastRowLastColumn="0"/>
              <w:rPr>
                <w:sz w:val="20"/>
                <w:szCs w:val="20"/>
              </w:rPr>
            </w:pPr>
            <w:r w:rsidRPr="00DC66E7">
              <w:rPr>
                <w:sz w:val="20"/>
                <w:szCs w:val="20"/>
              </w:rPr>
              <w:t>Hepatotoxicity</w:t>
            </w:r>
          </w:p>
        </w:tc>
      </w:tr>
      <w:tr w:rsidR="00777B8F" w14:paraId="25987A2B" w14:textId="77777777" w:rsidTr="006743AC">
        <w:tc>
          <w:tcPr>
            <w:cnfStyle w:val="001000000000" w:firstRow="0" w:lastRow="0" w:firstColumn="1" w:lastColumn="0" w:oddVBand="0" w:evenVBand="0" w:oddHBand="0" w:evenHBand="0" w:firstRowFirstColumn="0" w:firstRowLastColumn="0" w:lastRowFirstColumn="0" w:lastRowLastColumn="0"/>
            <w:tcW w:w="3256" w:type="dxa"/>
          </w:tcPr>
          <w:p w14:paraId="3EB353BE" w14:textId="77777777" w:rsidR="00777B8F" w:rsidRPr="00DC66E7" w:rsidRDefault="00777B8F" w:rsidP="006743AC">
            <w:pPr>
              <w:rPr>
                <w:sz w:val="20"/>
                <w:szCs w:val="20"/>
              </w:rPr>
            </w:pPr>
            <w:r w:rsidRPr="00DC66E7">
              <w:rPr>
                <w:sz w:val="20"/>
                <w:szCs w:val="20"/>
              </w:rPr>
              <w:t>Dexamethasone</w:t>
            </w:r>
          </w:p>
        </w:tc>
        <w:tc>
          <w:tcPr>
            <w:tcW w:w="5811" w:type="dxa"/>
          </w:tcPr>
          <w:p w14:paraId="00A06D94" w14:textId="77777777" w:rsidR="00777B8F" w:rsidRPr="00DC66E7" w:rsidRDefault="00777B8F" w:rsidP="006743AC">
            <w:pPr>
              <w:cnfStyle w:val="000000000000" w:firstRow="0" w:lastRow="0" w:firstColumn="0" w:lastColumn="0" w:oddVBand="0" w:evenVBand="0" w:oddHBand="0" w:evenHBand="0" w:firstRowFirstColumn="0" w:firstRowLastColumn="0" w:lastRowFirstColumn="0" w:lastRowLastColumn="0"/>
              <w:rPr>
                <w:sz w:val="20"/>
                <w:szCs w:val="20"/>
              </w:rPr>
            </w:pPr>
            <w:r w:rsidRPr="00DC66E7">
              <w:rPr>
                <w:sz w:val="20"/>
                <w:szCs w:val="20"/>
              </w:rPr>
              <w:t>Cataract</w:t>
            </w:r>
          </w:p>
        </w:tc>
      </w:tr>
      <w:tr w:rsidR="00777B8F" w14:paraId="592EFAB8" w14:textId="77777777" w:rsidTr="00674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65938E53" w14:textId="77777777" w:rsidR="00777B8F" w:rsidRPr="00DC66E7" w:rsidRDefault="00777B8F" w:rsidP="006743AC">
            <w:pPr>
              <w:rPr>
                <w:sz w:val="20"/>
                <w:szCs w:val="20"/>
              </w:rPr>
            </w:pPr>
            <w:r w:rsidRPr="00DC66E7">
              <w:rPr>
                <w:sz w:val="20"/>
                <w:szCs w:val="20"/>
              </w:rPr>
              <w:t>Domperidone</w:t>
            </w:r>
          </w:p>
        </w:tc>
        <w:tc>
          <w:tcPr>
            <w:tcW w:w="5811" w:type="dxa"/>
          </w:tcPr>
          <w:p w14:paraId="68C7EF2A" w14:textId="77777777" w:rsidR="00777B8F" w:rsidRPr="00DC66E7" w:rsidRDefault="00777B8F" w:rsidP="006743AC">
            <w:pPr>
              <w:cnfStyle w:val="000000100000" w:firstRow="0" w:lastRow="0" w:firstColumn="0" w:lastColumn="0" w:oddVBand="0" w:evenVBand="0" w:oddHBand="1" w:evenHBand="0" w:firstRowFirstColumn="0" w:firstRowLastColumn="0" w:lastRowFirstColumn="0" w:lastRowLastColumn="0"/>
              <w:rPr>
                <w:sz w:val="20"/>
                <w:szCs w:val="20"/>
              </w:rPr>
            </w:pPr>
            <w:r w:rsidRPr="00DC66E7">
              <w:rPr>
                <w:sz w:val="20"/>
                <w:szCs w:val="20"/>
              </w:rPr>
              <w:t>Perineal skin breakdown (secondary to loose stool)</w:t>
            </w:r>
          </w:p>
        </w:tc>
      </w:tr>
      <w:tr w:rsidR="00777B8F" w14:paraId="61F5932F" w14:textId="77777777" w:rsidTr="006743AC">
        <w:tc>
          <w:tcPr>
            <w:cnfStyle w:val="001000000000" w:firstRow="0" w:lastRow="0" w:firstColumn="1" w:lastColumn="0" w:oddVBand="0" w:evenVBand="0" w:oddHBand="0" w:evenHBand="0" w:firstRowFirstColumn="0" w:firstRowLastColumn="0" w:lastRowFirstColumn="0" w:lastRowLastColumn="0"/>
            <w:tcW w:w="3256" w:type="dxa"/>
          </w:tcPr>
          <w:p w14:paraId="7A554439" w14:textId="77777777" w:rsidR="00777B8F" w:rsidRPr="00DC66E7" w:rsidRDefault="00777B8F" w:rsidP="006743AC">
            <w:pPr>
              <w:rPr>
                <w:sz w:val="20"/>
                <w:szCs w:val="20"/>
              </w:rPr>
            </w:pPr>
            <w:r w:rsidRPr="00DC66E7">
              <w:rPr>
                <w:sz w:val="20"/>
                <w:szCs w:val="20"/>
              </w:rPr>
              <w:t>Emicizumab</w:t>
            </w:r>
          </w:p>
        </w:tc>
        <w:tc>
          <w:tcPr>
            <w:tcW w:w="5811" w:type="dxa"/>
          </w:tcPr>
          <w:p w14:paraId="342747AD" w14:textId="77777777" w:rsidR="00777B8F" w:rsidRPr="00DC66E7" w:rsidRDefault="00777B8F" w:rsidP="006743AC">
            <w:pPr>
              <w:cnfStyle w:val="000000000000" w:firstRow="0" w:lastRow="0" w:firstColumn="0" w:lastColumn="0" w:oddVBand="0" w:evenVBand="0" w:oddHBand="0" w:evenHBand="0" w:firstRowFirstColumn="0" w:firstRowLastColumn="0" w:lastRowFirstColumn="0" w:lastRowLastColumn="0"/>
              <w:rPr>
                <w:sz w:val="20"/>
                <w:szCs w:val="20"/>
              </w:rPr>
            </w:pPr>
            <w:r w:rsidRPr="00DC66E7">
              <w:rPr>
                <w:sz w:val="20"/>
                <w:szCs w:val="20"/>
              </w:rPr>
              <w:t>Pain on administration, reduced adherence, haemorrhage</w:t>
            </w:r>
          </w:p>
        </w:tc>
      </w:tr>
      <w:tr w:rsidR="00777B8F" w14:paraId="2FD0D818" w14:textId="77777777" w:rsidTr="00674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251C5C06" w14:textId="77777777" w:rsidR="00777B8F" w:rsidRPr="00DC66E7" w:rsidRDefault="00777B8F" w:rsidP="006743AC">
            <w:pPr>
              <w:rPr>
                <w:sz w:val="20"/>
                <w:szCs w:val="20"/>
              </w:rPr>
            </w:pPr>
            <w:r w:rsidRPr="00DC66E7">
              <w:rPr>
                <w:sz w:val="20"/>
                <w:szCs w:val="20"/>
              </w:rPr>
              <w:t>Esketamine</w:t>
            </w:r>
          </w:p>
        </w:tc>
        <w:tc>
          <w:tcPr>
            <w:tcW w:w="5811" w:type="dxa"/>
          </w:tcPr>
          <w:p w14:paraId="4C0325E0" w14:textId="77777777" w:rsidR="00777B8F" w:rsidRPr="00DC66E7" w:rsidRDefault="00777B8F" w:rsidP="006743AC">
            <w:pPr>
              <w:cnfStyle w:val="000000100000" w:firstRow="0" w:lastRow="0" w:firstColumn="0" w:lastColumn="0" w:oddVBand="0" w:evenVBand="0" w:oddHBand="1" w:evenHBand="0" w:firstRowFirstColumn="0" w:firstRowLastColumn="0" w:lastRowFirstColumn="0" w:lastRowLastColumn="0"/>
              <w:rPr>
                <w:sz w:val="20"/>
                <w:szCs w:val="20"/>
              </w:rPr>
            </w:pPr>
            <w:r w:rsidRPr="00DC66E7">
              <w:rPr>
                <w:sz w:val="20"/>
                <w:szCs w:val="20"/>
              </w:rPr>
              <w:t>Seizure</w:t>
            </w:r>
          </w:p>
        </w:tc>
      </w:tr>
      <w:tr w:rsidR="00777B8F" w14:paraId="513C45AC" w14:textId="77777777" w:rsidTr="006743AC">
        <w:tc>
          <w:tcPr>
            <w:cnfStyle w:val="001000000000" w:firstRow="0" w:lastRow="0" w:firstColumn="1" w:lastColumn="0" w:oddVBand="0" w:evenVBand="0" w:oddHBand="0" w:evenHBand="0" w:firstRowFirstColumn="0" w:firstRowLastColumn="0" w:lastRowFirstColumn="0" w:lastRowLastColumn="0"/>
            <w:tcW w:w="3256" w:type="dxa"/>
          </w:tcPr>
          <w:p w14:paraId="79FEE2C3" w14:textId="77777777" w:rsidR="00777B8F" w:rsidRPr="00DC66E7" w:rsidRDefault="00777B8F" w:rsidP="006743AC">
            <w:pPr>
              <w:rPr>
                <w:sz w:val="20"/>
                <w:szCs w:val="20"/>
              </w:rPr>
            </w:pPr>
            <w:r w:rsidRPr="00DC66E7">
              <w:rPr>
                <w:sz w:val="20"/>
                <w:szCs w:val="20"/>
              </w:rPr>
              <w:t>Flu vaccine</w:t>
            </w:r>
          </w:p>
        </w:tc>
        <w:tc>
          <w:tcPr>
            <w:tcW w:w="5811" w:type="dxa"/>
          </w:tcPr>
          <w:p w14:paraId="424E4F12" w14:textId="77777777" w:rsidR="00777B8F" w:rsidRPr="00DC66E7" w:rsidRDefault="00777B8F" w:rsidP="006743AC">
            <w:pPr>
              <w:cnfStyle w:val="000000000000" w:firstRow="0" w:lastRow="0" w:firstColumn="0" w:lastColumn="0" w:oddVBand="0" w:evenVBand="0" w:oddHBand="0" w:evenHBand="0" w:firstRowFirstColumn="0" w:firstRowLastColumn="0" w:lastRowFirstColumn="0" w:lastRowLastColumn="0"/>
              <w:rPr>
                <w:sz w:val="20"/>
                <w:szCs w:val="20"/>
              </w:rPr>
            </w:pPr>
            <w:r w:rsidRPr="00DC66E7">
              <w:rPr>
                <w:sz w:val="20"/>
                <w:szCs w:val="20"/>
              </w:rPr>
              <w:t>Haematuria</w:t>
            </w:r>
          </w:p>
        </w:tc>
      </w:tr>
      <w:tr w:rsidR="00777B8F" w14:paraId="5BDB9187" w14:textId="77777777" w:rsidTr="00674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1049B30D" w14:textId="77777777" w:rsidR="00777B8F" w:rsidRPr="00DC66E7" w:rsidRDefault="00777B8F" w:rsidP="006743AC">
            <w:pPr>
              <w:rPr>
                <w:sz w:val="20"/>
                <w:szCs w:val="20"/>
              </w:rPr>
            </w:pPr>
            <w:r w:rsidRPr="00DC66E7">
              <w:rPr>
                <w:sz w:val="20"/>
                <w:szCs w:val="20"/>
              </w:rPr>
              <w:t>Gabapentin</w:t>
            </w:r>
          </w:p>
        </w:tc>
        <w:tc>
          <w:tcPr>
            <w:tcW w:w="5811" w:type="dxa"/>
          </w:tcPr>
          <w:p w14:paraId="7666ABD9" w14:textId="77777777" w:rsidR="00777B8F" w:rsidRPr="00DC66E7" w:rsidRDefault="00777B8F" w:rsidP="006743AC">
            <w:pPr>
              <w:cnfStyle w:val="000000100000" w:firstRow="0" w:lastRow="0" w:firstColumn="0" w:lastColumn="0" w:oddVBand="0" w:evenVBand="0" w:oddHBand="1" w:evenHBand="0" w:firstRowFirstColumn="0" w:firstRowLastColumn="0" w:lastRowFirstColumn="0" w:lastRowLastColumn="0"/>
              <w:rPr>
                <w:sz w:val="20"/>
                <w:szCs w:val="20"/>
              </w:rPr>
            </w:pPr>
            <w:r w:rsidRPr="00DC66E7">
              <w:rPr>
                <w:sz w:val="20"/>
                <w:szCs w:val="20"/>
              </w:rPr>
              <w:t>Neuropsychiatric reaction</w:t>
            </w:r>
          </w:p>
        </w:tc>
      </w:tr>
      <w:tr w:rsidR="00777B8F" w14:paraId="2A6815B2" w14:textId="77777777" w:rsidTr="006743AC">
        <w:tc>
          <w:tcPr>
            <w:cnfStyle w:val="001000000000" w:firstRow="0" w:lastRow="0" w:firstColumn="1" w:lastColumn="0" w:oddVBand="0" w:evenVBand="0" w:oddHBand="0" w:evenHBand="0" w:firstRowFirstColumn="0" w:firstRowLastColumn="0" w:lastRowFirstColumn="0" w:lastRowLastColumn="0"/>
            <w:tcW w:w="3256" w:type="dxa"/>
          </w:tcPr>
          <w:p w14:paraId="116ABEE3" w14:textId="77777777" w:rsidR="00777B8F" w:rsidRPr="00DC66E7" w:rsidRDefault="00777B8F" w:rsidP="006743AC">
            <w:pPr>
              <w:rPr>
                <w:sz w:val="20"/>
                <w:szCs w:val="20"/>
              </w:rPr>
            </w:pPr>
            <w:r w:rsidRPr="00DC66E7">
              <w:rPr>
                <w:sz w:val="20"/>
                <w:szCs w:val="20"/>
              </w:rPr>
              <w:t>Gabapentin</w:t>
            </w:r>
          </w:p>
        </w:tc>
        <w:tc>
          <w:tcPr>
            <w:tcW w:w="5811" w:type="dxa"/>
          </w:tcPr>
          <w:p w14:paraId="4729D1F2" w14:textId="77777777" w:rsidR="00777B8F" w:rsidRPr="00DC66E7" w:rsidRDefault="00777B8F" w:rsidP="006743AC">
            <w:pPr>
              <w:cnfStyle w:val="000000000000" w:firstRow="0" w:lastRow="0" w:firstColumn="0" w:lastColumn="0" w:oddVBand="0" w:evenVBand="0" w:oddHBand="0" w:evenHBand="0" w:firstRowFirstColumn="0" w:firstRowLastColumn="0" w:lastRowFirstColumn="0" w:lastRowLastColumn="0"/>
              <w:rPr>
                <w:sz w:val="20"/>
                <w:szCs w:val="20"/>
              </w:rPr>
            </w:pPr>
            <w:r w:rsidRPr="00DC66E7">
              <w:rPr>
                <w:sz w:val="20"/>
                <w:szCs w:val="20"/>
              </w:rPr>
              <w:t>Photodermatitis</w:t>
            </w:r>
          </w:p>
        </w:tc>
      </w:tr>
      <w:tr w:rsidR="00777B8F" w14:paraId="3D34F70D" w14:textId="77777777" w:rsidTr="00674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76150CE7" w14:textId="77777777" w:rsidR="00777B8F" w:rsidRPr="00DC66E7" w:rsidRDefault="00777B8F" w:rsidP="006743AC">
            <w:pPr>
              <w:rPr>
                <w:sz w:val="20"/>
                <w:szCs w:val="20"/>
              </w:rPr>
            </w:pPr>
            <w:r w:rsidRPr="00DC66E7">
              <w:rPr>
                <w:sz w:val="20"/>
                <w:szCs w:val="20"/>
              </w:rPr>
              <w:t>Hyoscine patches</w:t>
            </w:r>
          </w:p>
        </w:tc>
        <w:tc>
          <w:tcPr>
            <w:tcW w:w="5811" w:type="dxa"/>
          </w:tcPr>
          <w:p w14:paraId="209CDF73" w14:textId="77777777" w:rsidR="00777B8F" w:rsidRPr="00DC66E7" w:rsidRDefault="00777B8F" w:rsidP="006743AC">
            <w:pPr>
              <w:cnfStyle w:val="000000100000" w:firstRow="0" w:lastRow="0" w:firstColumn="0" w:lastColumn="0" w:oddVBand="0" w:evenVBand="0" w:oddHBand="1" w:evenHBand="0" w:firstRowFirstColumn="0" w:firstRowLastColumn="0" w:lastRowFirstColumn="0" w:lastRowLastColumn="0"/>
              <w:rPr>
                <w:sz w:val="20"/>
                <w:szCs w:val="20"/>
              </w:rPr>
            </w:pPr>
            <w:r w:rsidRPr="00DC66E7">
              <w:rPr>
                <w:sz w:val="20"/>
                <w:szCs w:val="20"/>
              </w:rPr>
              <w:t>Nosebleeds</w:t>
            </w:r>
          </w:p>
        </w:tc>
      </w:tr>
      <w:tr w:rsidR="00777B8F" w14:paraId="701FCBD8" w14:textId="77777777" w:rsidTr="006743AC">
        <w:tc>
          <w:tcPr>
            <w:cnfStyle w:val="001000000000" w:firstRow="0" w:lastRow="0" w:firstColumn="1" w:lastColumn="0" w:oddVBand="0" w:evenVBand="0" w:oddHBand="0" w:evenHBand="0" w:firstRowFirstColumn="0" w:firstRowLastColumn="0" w:lastRowFirstColumn="0" w:lastRowLastColumn="0"/>
            <w:tcW w:w="3256" w:type="dxa"/>
          </w:tcPr>
          <w:p w14:paraId="33F67102" w14:textId="77777777" w:rsidR="00777B8F" w:rsidRPr="00DC66E7" w:rsidRDefault="00777B8F" w:rsidP="006743AC">
            <w:pPr>
              <w:rPr>
                <w:sz w:val="20"/>
                <w:szCs w:val="20"/>
              </w:rPr>
            </w:pPr>
            <w:r w:rsidRPr="00DC66E7">
              <w:rPr>
                <w:sz w:val="20"/>
                <w:szCs w:val="20"/>
              </w:rPr>
              <w:t>Ibuprofen</w:t>
            </w:r>
          </w:p>
        </w:tc>
        <w:tc>
          <w:tcPr>
            <w:tcW w:w="5811" w:type="dxa"/>
          </w:tcPr>
          <w:p w14:paraId="105A37EA" w14:textId="77777777" w:rsidR="00777B8F" w:rsidRPr="00DC66E7" w:rsidRDefault="00777B8F" w:rsidP="006743AC">
            <w:pPr>
              <w:cnfStyle w:val="000000000000" w:firstRow="0" w:lastRow="0" w:firstColumn="0" w:lastColumn="0" w:oddVBand="0" w:evenVBand="0" w:oddHBand="0" w:evenHBand="0" w:firstRowFirstColumn="0" w:firstRowLastColumn="0" w:lastRowFirstColumn="0" w:lastRowLastColumn="0"/>
              <w:rPr>
                <w:sz w:val="20"/>
                <w:szCs w:val="20"/>
              </w:rPr>
            </w:pPr>
            <w:r w:rsidRPr="00DC66E7">
              <w:rPr>
                <w:sz w:val="20"/>
                <w:szCs w:val="20"/>
              </w:rPr>
              <w:t>Acute Kidney Injury (AKI) grade 2</w:t>
            </w:r>
          </w:p>
        </w:tc>
      </w:tr>
      <w:tr w:rsidR="00777B8F" w14:paraId="17CB6A5A" w14:textId="77777777" w:rsidTr="00674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0EDC1462" w14:textId="77777777" w:rsidR="00777B8F" w:rsidRPr="00DC66E7" w:rsidRDefault="00777B8F" w:rsidP="006743AC">
            <w:pPr>
              <w:rPr>
                <w:sz w:val="20"/>
                <w:szCs w:val="20"/>
              </w:rPr>
            </w:pPr>
            <w:r w:rsidRPr="00DC66E7">
              <w:rPr>
                <w:sz w:val="20"/>
                <w:szCs w:val="20"/>
              </w:rPr>
              <w:t>Ibuprofen</w:t>
            </w:r>
          </w:p>
        </w:tc>
        <w:tc>
          <w:tcPr>
            <w:tcW w:w="5811" w:type="dxa"/>
          </w:tcPr>
          <w:p w14:paraId="2C06B145" w14:textId="77777777" w:rsidR="00777B8F" w:rsidRPr="00DC66E7" w:rsidRDefault="00777B8F" w:rsidP="006743AC">
            <w:pPr>
              <w:cnfStyle w:val="000000100000" w:firstRow="0" w:lastRow="0" w:firstColumn="0" w:lastColumn="0" w:oddVBand="0" w:evenVBand="0" w:oddHBand="1" w:evenHBand="0" w:firstRowFirstColumn="0" w:firstRowLastColumn="0" w:lastRowFirstColumn="0" w:lastRowLastColumn="0"/>
              <w:rPr>
                <w:sz w:val="20"/>
                <w:szCs w:val="20"/>
              </w:rPr>
            </w:pPr>
            <w:r w:rsidRPr="00DC66E7">
              <w:rPr>
                <w:sz w:val="20"/>
                <w:szCs w:val="20"/>
              </w:rPr>
              <w:t>Acute Kidney Injury (AKI)</w:t>
            </w:r>
          </w:p>
        </w:tc>
      </w:tr>
      <w:tr w:rsidR="00777B8F" w14:paraId="10EE2C36" w14:textId="77777777" w:rsidTr="006743AC">
        <w:tc>
          <w:tcPr>
            <w:cnfStyle w:val="001000000000" w:firstRow="0" w:lastRow="0" w:firstColumn="1" w:lastColumn="0" w:oddVBand="0" w:evenVBand="0" w:oddHBand="0" w:evenHBand="0" w:firstRowFirstColumn="0" w:firstRowLastColumn="0" w:lastRowFirstColumn="0" w:lastRowLastColumn="0"/>
            <w:tcW w:w="3256" w:type="dxa"/>
          </w:tcPr>
          <w:p w14:paraId="71BBC0B4" w14:textId="77777777" w:rsidR="00777B8F" w:rsidRPr="00DC66E7" w:rsidRDefault="00777B8F" w:rsidP="006743AC">
            <w:pPr>
              <w:rPr>
                <w:sz w:val="20"/>
                <w:szCs w:val="20"/>
              </w:rPr>
            </w:pPr>
            <w:r w:rsidRPr="00DC66E7">
              <w:rPr>
                <w:sz w:val="20"/>
                <w:szCs w:val="20"/>
              </w:rPr>
              <w:t>Imatinib</w:t>
            </w:r>
          </w:p>
        </w:tc>
        <w:tc>
          <w:tcPr>
            <w:tcW w:w="5811" w:type="dxa"/>
          </w:tcPr>
          <w:p w14:paraId="4ADCBA91" w14:textId="77777777" w:rsidR="00777B8F" w:rsidRPr="00DC66E7" w:rsidRDefault="00777B8F" w:rsidP="006743AC">
            <w:pPr>
              <w:cnfStyle w:val="000000000000" w:firstRow="0" w:lastRow="0" w:firstColumn="0" w:lastColumn="0" w:oddVBand="0" w:evenVBand="0" w:oddHBand="0" w:evenHBand="0" w:firstRowFirstColumn="0" w:firstRowLastColumn="0" w:lastRowFirstColumn="0" w:lastRowLastColumn="0"/>
              <w:rPr>
                <w:sz w:val="20"/>
                <w:szCs w:val="20"/>
              </w:rPr>
            </w:pPr>
            <w:r w:rsidRPr="00DC66E7">
              <w:rPr>
                <w:sz w:val="20"/>
                <w:szCs w:val="20"/>
              </w:rPr>
              <w:t>Intracranial bleed</w:t>
            </w:r>
          </w:p>
        </w:tc>
      </w:tr>
      <w:tr w:rsidR="00777B8F" w14:paraId="225EEB97" w14:textId="77777777" w:rsidTr="00674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1C22DDCC" w14:textId="77777777" w:rsidR="00777B8F" w:rsidRPr="00DC66E7" w:rsidRDefault="00777B8F" w:rsidP="006743AC">
            <w:pPr>
              <w:rPr>
                <w:sz w:val="20"/>
                <w:szCs w:val="20"/>
              </w:rPr>
            </w:pPr>
            <w:r w:rsidRPr="00DC66E7">
              <w:rPr>
                <w:sz w:val="20"/>
                <w:szCs w:val="20"/>
              </w:rPr>
              <w:t>Infliximab</w:t>
            </w:r>
          </w:p>
        </w:tc>
        <w:tc>
          <w:tcPr>
            <w:tcW w:w="5811" w:type="dxa"/>
          </w:tcPr>
          <w:p w14:paraId="00A3AE36" w14:textId="77777777" w:rsidR="00777B8F" w:rsidRPr="00DC66E7" w:rsidRDefault="00777B8F" w:rsidP="006743AC">
            <w:pPr>
              <w:cnfStyle w:val="000000100000" w:firstRow="0" w:lastRow="0" w:firstColumn="0" w:lastColumn="0" w:oddVBand="0" w:evenVBand="0" w:oddHBand="1" w:evenHBand="0" w:firstRowFirstColumn="0" w:firstRowLastColumn="0" w:lastRowFirstColumn="0" w:lastRowLastColumn="0"/>
              <w:rPr>
                <w:sz w:val="20"/>
                <w:szCs w:val="20"/>
              </w:rPr>
            </w:pPr>
            <w:r w:rsidRPr="00DC66E7">
              <w:rPr>
                <w:sz w:val="20"/>
                <w:szCs w:val="20"/>
              </w:rPr>
              <w:t>Infusion reaction and respiratory distress</w:t>
            </w:r>
          </w:p>
        </w:tc>
      </w:tr>
      <w:tr w:rsidR="00777B8F" w14:paraId="10D65307" w14:textId="77777777" w:rsidTr="006743AC">
        <w:tc>
          <w:tcPr>
            <w:cnfStyle w:val="001000000000" w:firstRow="0" w:lastRow="0" w:firstColumn="1" w:lastColumn="0" w:oddVBand="0" w:evenVBand="0" w:oddHBand="0" w:evenHBand="0" w:firstRowFirstColumn="0" w:firstRowLastColumn="0" w:lastRowFirstColumn="0" w:lastRowLastColumn="0"/>
            <w:tcW w:w="3256" w:type="dxa"/>
          </w:tcPr>
          <w:p w14:paraId="2E80CC82" w14:textId="77777777" w:rsidR="00777B8F" w:rsidRPr="00DC66E7" w:rsidRDefault="00777B8F" w:rsidP="006743AC">
            <w:pPr>
              <w:rPr>
                <w:sz w:val="20"/>
                <w:szCs w:val="20"/>
              </w:rPr>
            </w:pPr>
            <w:r w:rsidRPr="00DC66E7">
              <w:rPr>
                <w:sz w:val="20"/>
                <w:szCs w:val="20"/>
              </w:rPr>
              <w:t>Infliximab</w:t>
            </w:r>
          </w:p>
        </w:tc>
        <w:tc>
          <w:tcPr>
            <w:tcW w:w="5811" w:type="dxa"/>
          </w:tcPr>
          <w:p w14:paraId="1E32759A" w14:textId="77777777" w:rsidR="00777B8F" w:rsidRPr="00DC66E7" w:rsidRDefault="00777B8F" w:rsidP="006743AC">
            <w:pPr>
              <w:cnfStyle w:val="000000000000" w:firstRow="0" w:lastRow="0" w:firstColumn="0" w:lastColumn="0" w:oddVBand="0" w:evenVBand="0" w:oddHBand="0" w:evenHBand="0" w:firstRowFirstColumn="0" w:firstRowLastColumn="0" w:lastRowFirstColumn="0" w:lastRowLastColumn="0"/>
              <w:rPr>
                <w:sz w:val="20"/>
                <w:szCs w:val="20"/>
              </w:rPr>
            </w:pPr>
            <w:r w:rsidRPr="00DC66E7">
              <w:rPr>
                <w:sz w:val="20"/>
                <w:szCs w:val="20"/>
              </w:rPr>
              <w:t>Demyelinating illness</w:t>
            </w:r>
          </w:p>
        </w:tc>
      </w:tr>
      <w:tr w:rsidR="00777B8F" w14:paraId="66A35A66" w14:textId="77777777" w:rsidTr="00674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093BE69C" w14:textId="77777777" w:rsidR="00777B8F" w:rsidRPr="00DC66E7" w:rsidRDefault="00777B8F" w:rsidP="006743AC">
            <w:pPr>
              <w:rPr>
                <w:sz w:val="20"/>
                <w:szCs w:val="20"/>
              </w:rPr>
            </w:pPr>
            <w:r w:rsidRPr="00DC66E7">
              <w:rPr>
                <w:sz w:val="20"/>
                <w:szCs w:val="20"/>
              </w:rPr>
              <w:t>Intravenous Immunoglobulin</w:t>
            </w:r>
          </w:p>
        </w:tc>
        <w:tc>
          <w:tcPr>
            <w:tcW w:w="5811" w:type="dxa"/>
          </w:tcPr>
          <w:p w14:paraId="5A0AAD33" w14:textId="77777777" w:rsidR="00777B8F" w:rsidRPr="00DC66E7" w:rsidRDefault="00777B8F" w:rsidP="006743AC">
            <w:pPr>
              <w:cnfStyle w:val="000000100000" w:firstRow="0" w:lastRow="0" w:firstColumn="0" w:lastColumn="0" w:oddVBand="0" w:evenVBand="0" w:oddHBand="1" w:evenHBand="0" w:firstRowFirstColumn="0" w:firstRowLastColumn="0" w:lastRowFirstColumn="0" w:lastRowLastColumn="0"/>
              <w:rPr>
                <w:sz w:val="20"/>
                <w:szCs w:val="20"/>
              </w:rPr>
            </w:pPr>
            <w:r w:rsidRPr="00DC66E7">
              <w:rPr>
                <w:sz w:val="20"/>
                <w:szCs w:val="20"/>
              </w:rPr>
              <w:t>Aseptic meningitis</w:t>
            </w:r>
          </w:p>
        </w:tc>
      </w:tr>
      <w:tr w:rsidR="00777B8F" w14:paraId="6C88DBB3" w14:textId="77777777" w:rsidTr="006743AC">
        <w:tc>
          <w:tcPr>
            <w:cnfStyle w:val="001000000000" w:firstRow="0" w:lastRow="0" w:firstColumn="1" w:lastColumn="0" w:oddVBand="0" w:evenVBand="0" w:oddHBand="0" w:evenHBand="0" w:firstRowFirstColumn="0" w:firstRowLastColumn="0" w:lastRowFirstColumn="0" w:lastRowLastColumn="0"/>
            <w:tcW w:w="3256" w:type="dxa"/>
          </w:tcPr>
          <w:p w14:paraId="23CFED8C" w14:textId="77777777" w:rsidR="00777B8F" w:rsidRPr="00DC66E7" w:rsidRDefault="00777B8F" w:rsidP="006743AC">
            <w:pPr>
              <w:rPr>
                <w:rFonts w:cstheme="minorHAnsi"/>
                <w:sz w:val="20"/>
                <w:szCs w:val="20"/>
              </w:rPr>
            </w:pPr>
            <w:r w:rsidRPr="00DC66E7">
              <w:rPr>
                <w:rFonts w:cstheme="minorHAnsi"/>
                <w:sz w:val="20"/>
                <w:szCs w:val="20"/>
              </w:rPr>
              <w:t>Ivacaftor/</w:t>
            </w:r>
            <w:r w:rsidRPr="00DC66E7">
              <w:rPr>
                <w:rFonts w:cstheme="minorHAnsi"/>
                <w:color w:val="000000"/>
                <w:sz w:val="20"/>
                <w:szCs w:val="20"/>
                <w:shd w:val="clear" w:color="auto" w:fill="FFFFFF"/>
              </w:rPr>
              <w:t>Tezacaftor/Elexacaftor.</w:t>
            </w:r>
          </w:p>
        </w:tc>
        <w:tc>
          <w:tcPr>
            <w:tcW w:w="5811" w:type="dxa"/>
          </w:tcPr>
          <w:p w14:paraId="7AD8DC50" w14:textId="77777777" w:rsidR="00777B8F" w:rsidRPr="00DC66E7" w:rsidRDefault="00777B8F" w:rsidP="006743AC">
            <w:pPr>
              <w:cnfStyle w:val="000000000000" w:firstRow="0" w:lastRow="0" w:firstColumn="0" w:lastColumn="0" w:oddVBand="0" w:evenVBand="0" w:oddHBand="0" w:evenHBand="0" w:firstRowFirstColumn="0" w:firstRowLastColumn="0" w:lastRowFirstColumn="0" w:lastRowLastColumn="0"/>
              <w:rPr>
                <w:sz w:val="20"/>
                <w:szCs w:val="20"/>
              </w:rPr>
            </w:pPr>
            <w:r w:rsidRPr="00DC66E7">
              <w:rPr>
                <w:sz w:val="20"/>
                <w:szCs w:val="20"/>
              </w:rPr>
              <w:t>Distal Intestinal Obstruction Syndrome (DIOS)</w:t>
            </w:r>
          </w:p>
        </w:tc>
      </w:tr>
      <w:tr w:rsidR="00777B8F" w14:paraId="65BDE8E1" w14:textId="77777777" w:rsidTr="00674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59615EEE" w14:textId="77777777" w:rsidR="00777B8F" w:rsidRPr="00DC66E7" w:rsidRDefault="00777B8F" w:rsidP="006743AC">
            <w:pPr>
              <w:rPr>
                <w:rFonts w:cstheme="minorHAnsi"/>
                <w:sz w:val="20"/>
                <w:szCs w:val="20"/>
              </w:rPr>
            </w:pPr>
            <w:r w:rsidRPr="00DC66E7">
              <w:rPr>
                <w:rFonts w:cstheme="minorHAnsi"/>
                <w:color w:val="000000"/>
                <w:sz w:val="20"/>
                <w:szCs w:val="20"/>
                <w:shd w:val="clear" w:color="auto" w:fill="FFFFFF"/>
              </w:rPr>
              <w:t>Ledipasvir / Sofosbuvir.</w:t>
            </w:r>
          </w:p>
        </w:tc>
        <w:tc>
          <w:tcPr>
            <w:tcW w:w="5811" w:type="dxa"/>
          </w:tcPr>
          <w:p w14:paraId="0783C8E0" w14:textId="77777777" w:rsidR="00777B8F" w:rsidRPr="00DC66E7" w:rsidRDefault="00777B8F" w:rsidP="006743AC">
            <w:pPr>
              <w:cnfStyle w:val="000000100000" w:firstRow="0" w:lastRow="0" w:firstColumn="0" w:lastColumn="0" w:oddVBand="0" w:evenVBand="0" w:oddHBand="1" w:evenHBand="0" w:firstRowFirstColumn="0" w:firstRowLastColumn="0" w:lastRowFirstColumn="0" w:lastRowLastColumn="0"/>
              <w:rPr>
                <w:sz w:val="20"/>
                <w:szCs w:val="20"/>
              </w:rPr>
            </w:pPr>
            <w:r w:rsidRPr="00DC66E7">
              <w:rPr>
                <w:sz w:val="20"/>
                <w:szCs w:val="20"/>
              </w:rPr>
              <w:t>Nausea and Headache</w:t>
            </w:r>
          </w:p>
        </w:tc>
      </w:tr>
      <w:tr w:rsidR="00777B8F" w14:paraId="74CE911C" w14:textId="77777777" w:rsidTr="006743AC">
        <w:tc>
          <w:tcPr>
            <w:cnfStyle w:val="001000000000" w:firstRow="0" w:lastRow="0" w:firstColumn="1" w:lastColumn="0" w:oddVBand="0" w:evenVBand="0" w:oddHBand="0" w:evenHBand="0" w:firstRowFirstColumn="0" w:firstRowLastColumn="0" w:lastRowFirstColumn="0" w:lastRowLastColumn="0"/>
            <w:tcW w:w="3256" w:type="dxa"/>
          </w:tcPr>
          <w:p w14:paraId="419BDFB9" w14:textId="77777777" w:rsidR="00777B8F" w:rsidRPr="00DC66E7" w:rsidRDefault="00777B8F" w:rsidP="006743AC">
            <w:pPr>
              <w:rPr>
                <w:sz w:val="20"/>
                <w:szCs w:val="20"/>
              </w:rPr>
            </w:pPr>
            <w:r w:rsidRPr="00DC66E7">
              <w:rPr>
                <w:sz w:val="20"/>
                <w:szCs w:val="20"/>
              </w:rPr>
              <w:t>Linezolid</w:t>
            </w:r>
          </w:p>
        </w:tc>
        <w:tc>
          <w:tcPr>
            <w:tcW w:w="5811" w:type="dxa"/>
          </w:tcPr>
          <w:p w14:paraId="13E289D6" w14:textId="77777777" w:rsidR="00777B8F" w:rsidRPr="00DC66E7" w:rsidRDefault="00777B8F" w:rsidP="006743AC">
            <w:pPr>
              <w:cnfStyle w:val="000000000000" w:firstRow="0" w:lastRow="0" w:firstColumn="0" w:lastColumn="0" w:oddVBand="0" w:evenVBand="0" w:oddHBand="0" w:evenHBand="0" w:firstRowFirstColumn="0" w:firstRowLastColumn="0" w:lastRowFirstColumn="0" w:lastRowLastColumn="0"/>
              <w:rPr>
                <w:sz w:val="20"/>
                <w:szCs w:val="20"/>
              </w:rPr>
            </w:pPr>
            <w:r w:rsidRPr="00DC66E7">
              <w:rPr>
                <w:sz w:val="20"/>
                <w:szCs w:val="20"/>
              </w:rPr>
              <w:t>Black tongue discolouration</w:t>
            </w:r>
          </w:p>
        </w:tc>
      </w:tr>
      <w:tr w:rsidR="00777B8F" w14:paraId="35CC4117" w14:textId="77777777" w:rsidTr="00674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33A1CC1E" w14:textId="77777777" w:rsidR="00777B8F" w:rsidRPr="00DC66E7" w:rsidRDefault="00777B8F" w:rsidP="006743AC">
            <w:pPr>
              <w:rPr>
                <w:sz w:val="20"/>
                <w:szCs w:val="20"/>
              </w:rPr>
            </w:pPr>
            <w:r w:rsidRPr="00DC66E7">
              <w:rPr>
                <w:sz w:val="20"/>
                <w:szCs w:val="20"/>
              </w:rPr>
              <w:t>Lumicaftor/Ivacaftor</w:t>
            </w:r>
          </w:p>
        </w:tc>
        <w:tc>
          <w:tcPr>
            <w:tcW w:w="5811" w:type="dxa"/>
          </w:tcPr>
          <w:p w14:paraId="612078EF" w14:textId="77777777" w:rsidR="00777B8F" w:rsidRPr="00DC66E7" w:rsidRDefault="00777B8F" w:rsidP="006743AC">
            <w:pPr>
              <w:cnfStyle w:val="000000100000" w:firstRow="0" w:lastRow="0" w:firstColumn="0" w:lastColumn="0" w:oddVBand="0" w:evenVBand="0" w:oddHBand="1" w:evenHBand="0" w:firstRowFirstColumn="0" w:firstRowLastColumn="0" w:lastRowFirstColumn="0" w:lastRowLastColumn="0"/>
              <w:rPr>
                <w:sz w:val="20"/>
                <w:szCs w:val="20"/>
              </w:rPr>
            </w:pPr>
            <w:r w:rsidRPr="00DC66E7">
              <w:rPr>
                <w:sz w:val="20"/>
                <w:szCs w:val="20"/>
              </w:rPr>
              <w:t>Dry Eyes</w:t>
            </w:r>
          </w:p>
        </w:tc>
      </w:tr>
      <w:tr w:rsidR="00777B8F" w14:paraId="1C1AC4AA" w14:textId="77777777" w:rsidTr="006743AC">
        <w:tc>
          <w:tcPr>
            <w:cnfStyle w:val="001000000000" w:firstRow="0" w:lastRow="0" w:firstColumn="1" w:lastColumn="0" w:oddVBand="0" w:evenVBand="0" w:oddHBand="0" w:evenHBand="0" w:firstRowFirstColumn="0" w:firstRowLastColumn="0" w:lastRowFirstColumn="0" w:lastRowLastColumn="0"/>
            <w:tcW w:w="3256" w:type="dxa"/>
          </w:tcPr>
          <w:p w14:paraId="77E9E824" w14:textId="77777777" w:rsidR="00777B8F" w:rsidRPr="00DC66E7" w:rsidRDefault="00777B8F" w:rsidP="006743AC">
            <w:pPr>
              <w:rPr>
                <w:b w:val="0"/>
                <w:bCs w:val="0"/>
                <w:sz w:val="20"/>
                <w:szCs w:val="20"/>
              </w:rPr>
            </w:pPr>
            <w:r w:rsidRPr="00DC66E7">
              <w:rPr>
                <w:sz w:val="20"/>
                <w:szCs w:val="20"/>
              </w:rPr>
              <w:t>Meningo B vaccine</w:t>
            </w:r>
          </w:p>
        </w:tc>
        <w:tc>
          <w:tcPr>
            <w:tcW w:w="5811" w:type="dxa"/>
          </w:tcPr>
          <w:p w14:paraId="637BB6A5" w14:textId="77777777" w:rsidR="00777B8F" w:rsidRPr="00DC66E7" w:rsidRDefault="00777B8F" w:rsidP="006743AC">
            <w:pPr>
              <w:cnfStyle w:val="000000000000" w:firstRow="0" w:lastRow="0" w:firstColumn="0" w:lastColumn="0" w:oddVBand="0" w:evenVBand="0" w:oddHBand="0" w:evenHBand="0" w:firstRowFirstColumn="0" w:firstRowLastColumn="0" w:lastRowFirstColumn="0" w:lastRowLastColumn="0"/>
              <w:rPr>
                <w:sz w:val="20"/>
                <w:szCs w:val="20"/>
              </w:rPr>
            </w:pPr>
            <w:r w:rsidRPr="00DC66E7">
              <w:rPr>
                <w:sz w:val="20"/>
                <w:szCs w:val="20"/>
              </w:rPr>
              <w:t>CSF pleocytosis</w:t>
            </w:r>
          </w:p>
        </w:tc>
      </w:tr>
      <w:tr w:rsidR="00777B8F" w14:paraId="648DE79A" w14:textId="77777777" w:rsidTr="00674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49F776BD" w14:textId="77777777" w:rsidR="00777B8F" w:rsidRPr="00DC66E7" w:rsidRDefault="00777B8F" w:rsidP="006743AC">
            <w:pPr>
              <w:rPr>
                <w:sz w:val="20"/>
                <w:szCs w:val="20"/>
              </w:rPr>
            </w:pPr>
            <w:r w:rsidRPr="00DC66E7">
              <w:rPr>
                <w:sz w:val="20"/>
                <w:szCs w:val="20"/>
              </w:rPr>
              <w:t>Mepolizumab</w:t>
            </w:r>
          </w:p>
        </w:tc>
        <w:tc>
          <w:tcPr>
            <w:tcW w:w="5811" w:type="dxa"/>
          </w:tcPr>
          <w:p w14:paraId="3593075A" w14:textId="77777777" w:rsidR="00777B8F" w:rsidRPr="00DC66E7" w:rsidRDefault="00777B8F" w:rsidP="006743AC">
            <w:pPr>
              <w:cnfStyle w:val="000000100000" w:firstRow="0" w:lastRow="0" w:firstColumn="0" w:lastColumn="0" w:oddVBand="0" w:evenVBand="0" w:oddHBand="1" w:evenHBand="0" w:firstRowFirstColumn="0" w:firstRowLastColumn="0" w:lastRowFirstColumn="0" w:lastRowLastColumn="0"/>
              <w:rPr>
                <w:sz w:val="20"/>
                <w:szCs w:val="20"/>
              </w:rPr>
            </w:pPr>
            <w:r w:rsidRPr="00DC66E7">
              <w:rPr>
                <w:sz w:val="20"/>
                <w:szCs w:val="20"/>
              </w:rPr>
              <w:t>Severe infection</w:t>
            </w:r>
          </w:p>
        </w:tc>
      </w:tr>
      <w:tr w:rsidR="00777B8F" w14:paraId="00360BB4" w14:textId="77777777" w:rsidTr="006743AC">
        <w:tc>
          <w:tcPr>
            <w:cnfStyle w:val="001000000000" w:firstRow="0" w:lastRow="0" w:firstColumn="1" w:lastColumn="0" w:oddVBand="0" w:evenVBand="0" w:oddHBand="0" w:evenHBand="0" w:firstRowFirstColumn="0" w:firstRowLastColumn="0" w:lastRowFirstColumn="0" w:lastRowLastColumn="0"/>
            <w:tcW w:w="3256" w:type="dxa"/>
          </w:tcPr>
          <w:p w14:paraId="32FAEBF8" w14:textId="77777777" w:rsidR="00777B8F" w:rsidRPr="00DC66E7" w:rsidRDefault="00777B8F" w:rsidP="006743AC">
            <w:pPr>
              <w:rPr>
                <w:sz w:val="20"/>
                <w:szCs w:val="20"/>
              </w:rPr>
            </w:pPr>
            <w:r w:rsidRPr="00DC66E7">
              <w:rPr>
                <w:sz w:val="20"/>
                <w:szCs w:val="20"/>
              </w:rPr>
              <w:t>Methylphenidate</w:t>
            </w:r>
          </w:p>
        </w:tc>
        <w:tc>
          <w:tcPr>
            <w:tcW w:w="5811" w:type="dxa"/>
          </w:tcPr>
          <w:p w14:paraId="5F3B4795" w14:textId="77777777" w:rsidR="00777B8F" w:rsidRPr="00DC66E7" w:rsidRDefault="00777B8F" w:rsidP="006743AC">
            <w:pPr>
              <w:cnfStyle w:val="000000000000" w:firstRow="0" w:lastRow="0" w:firstColumn="0" w:lastColumn="0" w:oddVBand="0" w:evenVBand="0" w:oddHBand="0" w:evenHBand="0" w:firstRowFirstColumn="0" w:firstRowLastColumn="0" w:lastRowFirstColumn="0" w:lastRowLastColumn="0"/>
              <w:rPr>
                <w:sz w:val="20"/>
                <w:szCs w:val="20"/>
              </w:rPr>
            </w:pPr>
            <w:r w:rsidRPr="00DC66E7">
              <w:rPr>
                <w:sz w:val="20"/>
                <w:szCs w:val="20"/>
              </w:rPr>
              <w:t>Intracranial bleed</w:t>
            </w:r>
          </w:p>
        </w:tc>
      </w:tr>
      <w:tr w:rsidR="00777B8F" w14:paraId="0EAB3986" w14:textId="77777777" w:rsidTr="00674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346BB36F" w14:textId="77777777" w:rsidR="00777B8F" w:rsidRPr="00DC66E7" w:rsidRDefault="00777B8F" w:rsidP="006743AC">
            <w:pPr>
              <w:rPr>
                <w:sz w:val="20"/>
                <w:szCs w:val="20"/>
              </w:rPr>
            </w:pPr>
            <w:r w:rsidRPr="00DC66E7">
              <w:rPr>
                <w:sz w:val="20"/>
                <w:szCs w:val="20"/>
              </w:rPr>
              <w:t>Metoclopramide</w:t>
            </w:r>
          </w:p>
        </w:tc>
        <w:tc>
          <w:tcPr>
            <w:tcW w:w="5811" w:type="dxa"/>
          </w:tcPr>
          <w:p w14:paraId="22CF8843" w14:textId="77777777" w:rsidR="00777B8F" w:rsidRPr="00DC66E7" w:rsidRDefault="00777B8F" w:rsidP="006743AC">
            <w:pPr>
              <w:cnfStyle w:val="000000100000" w:firstRow="0" w:lastRow="0" w:firstColumn="0" w:lastColumn="0" w:oddVBand="0" w:evenVBand="0" w:oddHBand="1" w:evenHBand="0" w:firstRowFirstColumn="0" w:firstRowLastColumn="0" w:lastRowFirstColumn="0" w:lastRowLastColumn="0"/>
              <w:rPr>
                <w:sz w:val="20"/>
                <w:szCs w:val="20"/>
              </w:rPr>
            </w:pPr>
            <w:r w:rsidRPr="00DC66E7">
              <w:rPr>
                <w:sz w:val="20"/>
                <w:szCs w:val="20"/>
              </w:rPr>
              <w:t>Allergic reaction</w:t>
            </w:r>
          </w:p>
        </w:tc>
      </w:tr>
      <w:tr w:rsidR="00777B8F" w14:paraId="2FB9A603" w14:textId="77777777" w:rsidTr="006743AC">
        <w:tc>
          <w:tcPr>
            <w:cnfStyle w:val="001000000000" w:firstRow="0" w:lastRow="0" w:firstColumn="1" w:lastColumn="0" w:oddVBand="0" w:evenVBand="0" w:oddHBand="0" w:evenHBand="0" w:firstRowFirstColumn="0" w:firstRowLastColumn="0" w:lastRowFirstColumn="0" w:lastRowLastColumn="0"/>
            <w:tcW w:w="3256" w:type="dxa"/>
          </w:tcPr>
          <w:p w14:paraId="59CA9295" w14:textId="77777777" w:rsidR="00777B8F" w:rsidRPr="00DC66E7" w:rsidRDefault="00777B8F" w:rsidP="006743AC">
            <w:pPr>
              <w:rPr>
                <w:sz w:val="20"/>
                <w:szCs w:val="20"/>
              </w:rPr>
            </w:pPr>
            <w:r w:rsidRPr="00DC66E7">
              <w:rPr>
                <w:sz w:val="20"/>
                <w:szCs w:val="20"/>
              </w:rPr>
              <w:t>Montelukast</w:t>
            </w:r>
          </w:p>
        </w:tc>
        <w:tc>
          <w:tcPr>
            <w:tcW w:w="5811" w:type="dxa"/>
          </w:tcPr>
          <w:p w14:paraId="4B665437" w14:textId="77777777" w:rsidR="00777B8F" w:rsidRPr="00DC66E7" w:rsidRDefault="00777B8F" w:rsidP="006743AC">
            <w:pPr>
              <w:cnfStyle w:val="000000000000" w:firstRow="0" w:lastRow="0" w:firstColumn="0" w:lastColumn="0" w:oddVBand="0" w:evenVBand="0" w:oddHBand="0" w:evenHBand="0" w:firstRowFirstColumn="0" w:firstRowLastColumn="0" w:lastRowFirstColumn="0" w:lastRowLastColumn="0"/>
              <w:rPr>
                <w:sz w:val="20"/>
                <w:szCs w:val="20"/>
              </w:rPr>
            </w:pPr>
            <w:r w:rsidRPr="00DC66E7">
              <w:rPr>
                <w:sz w:val="20"/>
                <w:szCs w:val="20"/>
              </w:rPr>
              <w:t>Muscle aches and cramps</w:t>
            </w:r>
          </w:p>
        </w:tc>
      </w:tr>
      <w:tr w:rsidR="00777B8F" w14:paraId="4D29F247" w14:textId="77777777" w:rsidTr="00674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00228760" w14:textId="77777777" w:rsidR="00777B8F" w:rsidRPr="00DC66E7" w:rsidRDefault="00777B8F" w:rsidP="006743AC">
            <w:pPr>
              <w:rPr>
                <w:sz w:val="20"/>
                <w:szCs w:val="20"/>
              </w:rPr>
            </w:pPr>
            <w:r w:rsidRPr="00DC66E7">
              <w:rPr>
                <w:sz w:val="20"/>
                <w:szCs w:val="20"/>
              </w:rPr>
              <w:t>Montelukast</w:t>
            </w:r>
          </w:p>
        </w:tc>
        <w:tc>
          <w:tcPr>
            <w:tcW w:w="5811" w:type="dxa"/>
          </w:tcPr>
          <w:p w14:paraId="47B02FE3" w14:textId="77777777" w:rsidR="00777B8F" w:rsidRPr="00DC66E7" w:rsidRDefault="00777B8F" w:rsidP="006743AC">
            <w:pPr>
              <w:cnfStyle w:val="000000100000" w:firstRow="0" w:lastRow="0" w:firstColumn="0" w:lastColumn="0" w:oddVBand="0" w:evenVBand="0" w:oddHBand="1" w:evenHBand="0" w:firstRowFirstColumn="0" w:firstRowLastColumn="0" w:lastRowFirstColumn="0" w:lastRowLastColumn="0"/>
              <w:rPr>
                <w:sz w:val="20"/>
                <w:szCs w:val="20"/>
              </w:rPr>
            </w:pPr>
            <w:r w:rsidRPr="00DC66E7">
              <w:rPr>
                <w:sz w:val="20"/>
                <w:szCs w:val="20"/>
              </w:rPr>
              <w:t>Bed wetting</w:t>
            </w:r>
          </w:p>
        </w:tc>
      </w:tr>
      <w:tr w:rsidR="00777B8F" w14:paraId="077D5FC5" w14:textId="77777777" w:rsidTr="006743AC">
        <w:tc>
          <w:tcPr>
            <w:cnfStyle w:val="001000000000" w:firstRow="0" w:lastRow="0" w:firstColumn="1" w:lastColumn="0" w:oddVBand="0" w:evenVBand="0" w:oddHBand="0" w:evenHBand="0" w:firstRowFirstColumn="0" w:firstRowLastColumn="0" w:lastRowFirstColumn="0" w:lastRowLastColumn="0"/>
            <w:tcW w:w="3256" w:type="dxa"/>
          </w:tcPr>
          <w:p w14:paraId="5D407BB6" w14:textId="77777777" w:rsidR="00777B8F" w:rsidRPr="00DC66E7" w:rsidRDefault="00777B8F" w:rsidP="006743AC">
            <w:pPr>
              <w:rPr>
                <w:sz w:val="20"/>
                <w:szCs w:val="20"/>
              </w:rPr>
            </w:pPr>
            <w:r w:rsidRPr="00DC66E7">
              <w:rPr>
                <w:sz w:val="20"/>
                <w:szCs w:val="20"/>
              </w:rPr>
              <w:t>Morphine</w:t>
            </w:r>
          </w:p>
        </w:tc>
        <w:tc>
          <w:tcPr>
            <w:tcW w:w="5811" w:type="dxa"/>
          </w:tcPr>
          <w:p w14:paraId="0DD6E0DE" w14:textId="77777777" w:rsidR="00777B8F" w:rsidRPr="00DC66E7" w:rsidRDefault="00777B8F" w:rsidP="006743AC">
            <w:pPr>
              <w:cnfStyle w:val="000000000000" w:firstRow="0" w:lastRow="0" w:firstColumn="0" w:lastColumn="0" w:oddVBand="0" w:evenVBand="0" w:oddHBand="0" w:evenHBand="0" w:firstRowFirstColumn="0" w:firstRowLastColumn="0" w:lastRowFirstColumn="0" w:lastRowLastColumn="0"/>
              <w:rPr>
                <w:sz w:val="20"/>
                <w:szCs w:val="20"/>
              </w:rPr>
            </w:pPr>
            <w:r w:rsidRPr="00DC66E7">
              <w:rPr>
                <w:sz w:val="20"/>
                <w:szCs w:val="20"/>
              </w:rPr>
              <w:t>Hyponatraemia</w:t>
            </w:r>
          </w:p>
        </w:tc>
      </w:tr>
      <w:tr w:rsidR="00777B8F" w14:paraId="5B40E8FB" w14:textId="77777777" w:rsidTr="00674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6FCFC81A" w14:textId="77777777" w:rsidR="00777B8F" w:rsidRPr="00DC66E7" w:rsidRDefault="00777B8F" w:rsidP="006743AC">
            <w:pPr>
              <w:rPr>
                <w:sz w:val="20"/>
                <w:szCs w:val="20"/>
              </w:rPr>
            </w:pPr>
            <w:r w:rsidRPr="00DC66E7">
              <w:rPr>
                <w:sz w:val="20"/>
                <w:szCs w:val="20"/>
              </w:rPr>
              <w:t>NItrazepam</w:t>
            </w:r>
          </w:p>
        </w:tc>
        <w:tc>
          <w:tcPr>
            <w:tcW w:w="5811" w:type="dxa"/>
          </w:tcPr>
          <w:p w14:paraId="113C8EDA" w14:textId="77777777" w:rsidR="00777B8F" w:rsidRPr="00DC66E7" w:rsidRDefault="00777B8F" w:rsidP="006743AC">
            <w:pPr>
              <w:cnfStyle w:val="000000100000" w:firstRow="0" w:lastRow="0" w:firstColumn="0" w:lastColumn="0" w:oddVBand="0" w:evenVBand="0" w:oddHBand="1" w:evenHBand="0" w:firstRowFirstColumn="0" w:firstRowLastColumn="0" w:lastRowFirstColumn="0" w:lastRowLastColumn="0"/>
              <w:rPr>
                <w:sz w:val="20"/>
                <w:szCs w:val="20"/>
              </w:rPr>
            </w:pPr>
            <w:r w:rsidRPr="00DC66E7">
              <w:rPr>
                <w:sz w:val="20"/>
                <w:szCs w:val="20"/>
              </w:rPr>
              <w:t>Urinary frequency</w:t>
            </w:r>
          </w:p>
        </w:tc>
      </w:tr>
      <w:tr w:rsidR="00777B8F" w14:paraId="14DB8355" w14:textId="77777777" w:rsidTr="006743AC">
        <w:tc>
          <w:tcPr>
            <w:cnfStyle w:val="001000000000" w:firstRow="0" w:lastRow="0" w:firstColumn="1" w:lastColumn="0" w:oddVBand="0" w:evenVBand="0" w:oddHBand="0" w:evenHBand="0" w:firstRowFirstColumn="0" w:firstRowLastColumn="0" w:lastRowFirstColumn="0" w:lastRowLastColumn="0"/>
            <w:tcW w:w="3256" w:type="dxa"/>
          </w:tcPr>
          <w:p w14:paraId="6436D054" w14:textId="77777777" w:rsidR="00777B8F" w:rsidRPr="00DC66E7" w:rsidRDefault="00777B8F" w:rsidP="006743AC">
            <w:pPr>
              <w:rPr>
                <w:sz w:val="20"/>
                <w:szCs w:val="20"/>
              </w:rPr>
            </w:pPr>
            <w:r w:rsidRPr="00DC66E7">
              <w:rPr>
                <w:sz w:val="20"/>
                <w:szCs w:val="20"/>
              </w:rPr>
              <w:t xml:space="preserve">Pamidronate </w:t>
            </w:r>
          </w:p>
        </w:tc>
        <w:tc>
          <w:tcPr>
            <w:tcW w:w="5811" w:type="dxa"/>
          </w:tcPr>
          <w:p w14:paraId="25E31CFB" w14:textId="77777777" w:rsidR="00777B8F" w:rsidRPr="00DC66E7" w:rsidRDefault="00777B8F" w:rsidP="006743AC">
            <w:pPr>
              <w:cnfStyle w:val="000000000000" w:firstRow="0" w:lastRow="0" w:firstColumn="0" w:lastColumn="0" w:oddVBand="0" w:evenVBand="0" w:oddHBand="0" w:evenHBand="0" w:firstRowFirstColumn="0" w:firstRowLastColumn="0" w:lastRowFirstColumn="0" w:lastRowLastColumn="0"/>
              <w:rPr>
                <w:sz w:val="20"/>
                <w:szCs w:val="20"/>
              </w:rPr>
            </w:pPr>
            <w:r w:rsidRPr="00DC66E7">
              <w:rPr>
                <w:sz w:val="20"/>
                <w:szCs w:val="20"/>
              </w:rPr>
              <w:t>Rhabdomyolysis</w:t>
            </w:r>
          </w:p>
        </w:tc>
      </w:tr>
      <w:tr w:rsidR="00777B8F" w14:paraId="08AD94F3" w14:textId="77777777" w:rsidTr="00674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444A058E" w14:textId="77777777" w:rsidR="00777B8F" w:rsidRPr="00DC66E7" w:rsidRDefault="00777B8F" w:rsidP="006743AC">
            <w:pPr>
              <w:rPr>
                <w:sz w:val="20"/>
                <w:szCs w:val="20"/>
              </w:rPr>
            </w:pPr>
            <w:r w:rsidRPr="00DC66E7">
              <w:rPr>
                <w:sz w:val="20"/>
                <w:szCs w:val="20"/>
              </w:rPr>
              <w:t>Phenobarbitone</w:t>
            </w:r>
          </w:p>
        </w:tc>
        <w:tc>
          <w:tcPr>
            <w:tcW w:w="5811" w:type="dxa"/>
          </w:tcPr>
          <w:p w14:paraId="66C402D5" w14:textId="77777777" w:rsidR="00777B8F" w:rsidRPr="00DC66E7" w:rsidRDefault="00777B8F" w:rsidP="006743AC">
            <w:pPr>
              <w:cnfStyle w:val="000000100000" w:firstRow="0" w:lastRow="0" w:firstColumn="0" w:lastColumn="0" w:oddVBand="0" w:evenVBand="0" w:oddHBand="1" w:evenHBand="0" w:firstRowFirstColumn="0" w:firstRowLastColumn="0" w:lastRowFirstColumn="0" w:lastRowLastColumn="0"/>
              <w:rPr>
                <w:sz w:val="20"/>
                <w:szCs w:val="20"/>
              </w:rPr>
            </w:pPr>
            <w:r w:rsidRPr="00DC66E7">
              <w:rPr>
                <w:sz w:val="20"/>
                <w:szCs w:val="20"/>
              </w:rPr>
              <w:t>Respiratory Depression</w:t>
            </w:r>
          </w:p>
        </w:tc>
      </w:tr>
      <w:tr w:rsidR="00777B8F" w14:paraId="448F527F" w14:textId="77777777" w:rsidTr="006743AC">
        <w:tc>
          <w:tcPr>
            <w:cnfStyle w:val="001000000000" w:firstRow="0" w:lastRow="0" w:firstColumn="1" w:lastColumn="0" w:oddVBand="0" w:evenVBand="0" w:oddHBand="0" w:evenHBand="0" w:firstRowFirstColumn="0" w:firstRowLastColumn="0" w:lastRowFirstColumn="0" w:lastRowLastColumn="0"/>
            <w:tcW w:w="3256" w:type="dxa"/>
          </w:tcPr>
          <w:p w14:paraId="0637F384" w14:textId="77777777" w:rsidR="00777B8F" w:rsidRPr="00DC66E7" w:rsidRDefault="00777B8F" w:rsidP="006743AC">
            <w:pPr>
              <w:rPr>
                <w:sz w:val="20"/>
                <w:szCs w:val="20"/>
              </w:rPr>
            </w:pPr>
            <w:r w:rsidRPr="00DC66E7">
              <w:rPr>
                <w:sz w:val="20"/>
                <w:szCs w:val="20"/>
              </w:rPr>
              <w:t>Phenytoin</w:t>
            </w:r>
          </w:p>
        </w:tc>
        <w:tc>
          <w:tcPr>
            <w:tcW w:w="5811" w:type="dxa"/>
          </w:tcPr>
          <w:p w14:paraId="2B85BC23" w14:textId="77777777" w:rsidR="00777B8F" w:rsidRPr="00DC66E7" w:rsidRDefault="00777B8F" w:rsidP="006743AC">
            <w:pPr>
              <w:cnfStyle w:val="000000000000" w:firstRow="0" w:lastRow="0" w:firstColumn="0" w:lastColumn="0" w:oddVBand="0" w:evenVBand="0" w:oddHBand="0" w:evenHBand="0" w:firstRowFirstColumn="0" w:firstRowLastColumn="0" w:lastRowFirstColumn="0" w:lastRowLastColumn="0"/>
              <w:rPr>
                <w:sz w:val="20"/>
                <w:szCs w:val="20"/>
              </w:rPr>
            </w:pPr>
            <w:r w:rsidRPr="00DC66E7">
              <w:rPr>
                <w:sz w:val="20"/>
                <w:szCs w:val="20"/>
              </w:rPr>
              <w:t>Toxic Epidermal Necrolysis</w:t>
            </w:r>
          </w:p>
        </w:tc>
      </w:tr>
      <w:tr w:rsidR="00777B8F" w14:paraId="21BBA182" w14:textId="77777777" w:rsidTr="00674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495CAC6D" w14:textId="77777777" w:rsidR="00777B8F" w:rsidRPr="00DC66E7" w:rsidRDefault="00777B8F" w:rsidP="006743AC">
            <w:pPr>
              <w:rPr>
                <w:sz w:val="20"/>
                <w:szCs w:val="20"/>
              </w:rPr>
            </w:pPr>
            <w:r w:rsidRPr="00DC66E7">
              <w:rPr>
                <w:sz w:val="20"/>
                <w:szCs w:val="20"/>
              </w:rPr>
              <w:t xml:space="preserve">Phenytoin </w:t>
            </w:r>
          </w:p>
        </w:tc>
        <w:tc>
          <w:tcPr>
            <w:tcW w:w="5811" w:type="dxa"/>
          </w:tcPr>
          <w:p w14:paraId="034FA6B8" w14:textId="77777777" w:rsidR="00777B8F" w:rsidRPr="00DC66E7" w:rsidRDefault="00777B8F" w:rsidP="006743AC">
            <w:pPr>
              <w:cnfStyle w:val="000000100000" w:firstRow="0" w:lastRow="0" w:firstColumn="0" w:lastColumn="0" w:oddVBand="0" w:evenVBand="0" w:oddHBand="1" w:evenHBand="0" w:firstRowFirstColumn="0" w:firstRowLastColumn="0" w:lastRowFirstColumn="0" w:lastRowLastColumn="0"/>
              <w:rPr>
                <w:sz w:val="20"/>
                <w:szCs w:val="20"/>
              </w:rPr>
            </w:pPr>
            <w:r w:rsidRPr="00DC66E7">
              <w:rPr>
                <w:sz w:val="20"/>
                <w:szCs w:val="20"/>
              </w:rPr>
              <w:t>Elevated liver enzymes</w:t>
            </w:r>
          </w:p>
        </w:tc>
      </w:tr>
      <w:tr w:rsidR="00777B8F" w14:paraId="6A36CD2F" w14:textId="77777777" w:rsidTr="006743AC">
        <w:tc>
          <w:tcPr>
            <w:cnfStyle w:val="001000000000" w:firstRow="0" w:lastRow="0" w:firstColumn="1" w:lastColumn="0" w:oddVBand="0" w:evenVBand="0" w:oddHBand="0" w:evenHBand="0" w:firstRowFirstColumn="0" w:firstRowLastColumn="0" w:lastRowFirstColumn="0" w:lastRowLastColumn="0"/>
            <w:tcW w:w="3256" w:type="dxa"/>
          </w:tcPr>
          <w:p w14:paraId="362FC8B4" w14:textId="77777777" w:rsidR="00777B8F" w:rsidRPr="00DC66E7" w:rsidRDefault="00777B8F" w:rsidP="006743AC">
            <w:pPr>
              <w:rPr>
                <w:sz w:val="20"/>
                <w:szCs w:val="20"/>
              </w:rPr>
            </w:pPr>
            <w:r w:rsidRPr="00DC66E7">
              <w:rPr>
                <w:sz w:val="20"/>
                <w:szCs w:val="20"/>
              </w:rPr>
              <w:t>Phenytoin / Cefotaxime</w:t>
            </w:r>
          </w:p>
        </w:tc>
        <w:tc>
          <w:tcPr>
            <w:tcW w:w="5811" w:type="dxa"/>
          </w:tcPr>
          <w:p w14:paraId="62336F04" w14:textId="77777777" w:rsidR="00777B8F" w:rsidRPr="00DC66E7" w:rsidRDefault="00777B8F" w:rsidP="006743AC">
            <w:pPr>
              <w:cnfStyle w:val="000000000000" w:firstRow="0" w:lastRow="0" w:firstColumn="0" w:lastColumn="0" w:oddVBand="0" w:evenVBand="0" w:oddHBand="0" w:evenHBand="0" w:firstRowFirstColumn="0" w:firstRowLastColumn="0" w:lastRowFirstColumn="0" w:lastRowLastColumn="0"/>
              <w:rPr>
                <w:sz w:val="20"/>
                <w:szCs w:val="20"/>
              </w:rPr>
            </w:pPr>
            <w:r w:rsidRPr="00DC66E7">
              <w:rPr>
                <w:sz w:val="20"/>
                <w:szCs w:val="20"/>
              </w:rPr>
              <w:t>DRESS syndrome</w:t>
            </w:r>
          </w:p>
        </w:tc>
      </w:tr>
      <w:tr w:rsidR="00777B8F" w14:paraId="576785B8" w14:textId="77777777" w:rsidTr="00674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536A7105" w14:textId="77777777" w:rsidR="00777B8F" w:rsidRPr="00DC66E7" w:rsidRDefault="00777B8F" w:rsidP="006743AC">
            <w:pPr>
              <w:rPr>
                <w:sz w:val="20"/>
                <w:szCs w:val="20"/>
              </w:rPr>
            </w:pPr>
            <w:r w:rsidRPr="00DC66E7">
              <w:rPr>
                <w:sz w:val="20"/>
                <w:szCs w:val="20"/>
              </w:rPr>
              <w:t>Piperacillin/Tazobactam</w:t>
            </w:r>
          </w:p>
        </w:tc>
        <w:tc>
          <w:tcPr>
            <w:tcW w:w="5811" w:type="dxa"/>
          </w:tcPr>
          <w:p w14:paraId="357EAAB4" w14:textId="77777777" w:rsidR="00777B8F" w:rsidRPr="00DC66E7" w:rsidRDefault="00777B8F" w:rsidP="006743AC">
            <w:pPr>
              <w:cnfStyle w:val="000000100000" w:firstRow="0" w:lastRow="0" w:firstColumn="0" w:lastColumn="0" w:oddVBand="0" w:evenVBand="0" w:oddHBand="1" w:evenHBand="0" w:firstRowFirstColumn="0" w:firstRowLastColumn="0" w:lastRowFirstColumn="0" w:lastRowLastColumn="0"/>
              <w:rPr>
                <w:sz w:val="20"/>
                <w:szCs w:val="20"/>
              </w:rPr>
            </w:pPr>
            <w:r w:rsidRPr="00DC66E7">
              <w:rPr>
                <w:sz w:val="20"/>
                <w:szCs w:val="20"/>
              </w:rPr>
              <w:t>Acute anaphylaxis</w:t>
            </w:r>
          </w:p>
        </w:tc>
      </w:tr>
      <w:tr w:rsidR="00777B8F" w14:paraId="10B563C8" w14:textId="77777777" w:rsidTr="006743AC">
        <w:tc>
          <w:tcPr>
            <w:cnfStyle w:val="001000000000" w:firstRow="0" w:lastRow="0" w:firstColumn="1" w:lastColumn="0" w:oddVBand="0" w:evenVBand="0" w:oddHBand="0" w:evenHBand="0" w:firstRowFirstColumn="0" w:firstRowLastColumn="0" w:lastRowFirstColumn="0" w:lastRowLastColumn="0"/>
            <w:tcW w:w="3256" w:type="dxa"/>
          </w:tcPr>
          <w:p w14:paraId="3981C4E0" w14:textId="77777777" w:rsidR="00777B8F" w:rsidRPr="00DC66E7" w:rsidRDefault="00777B8F" w:rsidP="006743AC">
            <w:pPr>
              <w:rPr>
                <w:sz w:val="20"/>
                <w:szCs w:val="20"/>
              </w:rPr>
            </w:pPr>
            <w:r w:rsidRPr="00DC66E7">
              <w:rPr>
                <w:sz w:val="20"/>
                <w:szCs w:val="20"/>
              </w:rPr>
              <w:t>Piracetam</w:t>
            </w:r>
          </w:p>
        </w:tc>
        <w:tc>
          <w:tcPr>
            <w:tcW w:w="5811" w:type="dxa"/>
          </w:tcPr>
          <w:p w14:paraId="426AA7D5" w14:textId="77777777" w:rsidR="00777B8F" w:rsidRPr="00DC66E7" w:rsidRDefault="00777B8F" w:rsidP="006743AC">
            <w:pPr>
              <w:cnfStyle w:val="000000000000" w:firstRow="0" w:lastRow="0" w:firstColumn="0" w:lastColumn="0" w:oddVBand="0" w:evenVBand="0" w:oddHBand="0" w:evenHBand="0" w:firstRowFirstColumn="0" w:firstRowLastColumn="0" w:lastRowFirstColumn="0" w:lastRowLastColumn="0"/>
              <w:rPr>
                <w:sz w:val="20"/>
                <w:szCs w:val="20"/>
              </w:rPr>
            </w:pPr>
            <w:r w:rsidRPr="00DC66E7">
              <w:rPr>
                <w:sz w:val="20"/>
                <w:szCs w:val="20"/>
              </w:rPr>
              <w:t>Reduced level of consciousness</w:t>
            </w:r>
          </w:p>
        </w:tc>
      </w:tr>
      <w:tr w:rsidR="00777B8F" w14:paraId="64102B08" w14:textId="77777777" w:rsidTr="00674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19C1BB7D" w14:textId="77777777" w:rsidR="00777B8F" w:rsidRPr="00DC66E7" w:rsidRDefault="00777B8F" w:rsidP="006743AC">
            <w:pPr>
              <w:rPr>
                <w:sz w:val="20"/>
                <w:szCs w:val="20"/>
              </w:rPr>
            </w:pPr>
            <w:r w:rsidRPr="00DC66E7">
              <w:rPr>
                <w:sz w:val="20"/>
                <w:szCs w:val="20"/>
              </w:rPr>
              <w:t>Remdesevir</w:t>
            </w:r>
          </w:p>
        </w:tc>
        <w:tc>
          <w:tcPr>
            <w:tcW w:w="5811" w:type="dxa"/>
          </w:tcPr>
          <w:p w14:paraId="384256FE" w14:textId="77777777" w:rsidR="00777B8F" w:rsidRPr="00DC66E7" w:rsidRDefault="00777B8F" w:rsidP="006743AC">
            <w:pPr>
              <w:cnfStyle w:val="000000100000" w:firstRow="0" w:lastRow="0" w:firstColumn="0" w:lastColumn="0" w:oddVBand="0" w:evenVBand="0" w:oddHBand="1" w:evenHBand="0" w:firstRowFirstColumn="0" w:firstRowLastColumn="0" w:lastRowFirstColumn="0" w:lastRowLastColumn="0"/>
              <w:rPr>
                <w:sz w:val="20"/>
                <w:szCs w:val="20"/>
              </w:rPr>
            </w:pPr>
            <w:r w:rsidRPr="00DC66E7">
              <w:rPr>
                <w:sz w:val="20"/>
                <w:szCs w:val="20"/>
              </w:rPr>
              <w:t>Black stool</w:t>
            </w:r>
          </w:p>
        </w:tc>
      </w:tr>
      <w:tr w:rsidR="00777B8F" w14:paraId="565BE413" w14:textId="77777777" w:rsidTr="006743AC">
        <w:tc>
          <w:tcPr>
            <w:cnfStyle w:val="001000000000" w:firstRow="0" w:lastRow="0" w:firstColumn="1" w:lastColumn="0" w:oddVBand="0" w:evenVBand="0" w:oddHBand="0" w:evenHBand="0" w:firstRowFirstColumn="0" w:firstRowLastColumn="0" w:lastRowFirstColumn="0" w:lastRowLastColumn="0"/>
            <w:tcW w:w="3256" w:type="dxa"/>
          </w:tcPr>
          <w:p w14:paraId="5B4FCD29" w14:textId="77777777" w:rsidR="00777B8F" w:rsidRPr="00DC66E7" w:rsidRDefault="00777B8F" w:rsidP="006743AC">
            <w:pPr>
              <w:rPr>
                <w:sz w:val="20"/>
                <w:szCs w:val="20"/>
              </w:rPr>
            </w:pPr>
            <w:r w:rsidRPr="00DC66E7">
              <w:rPr>
                <w:sz w:val="20"/>
                <w:szCs w:val="20"/>
              </w:rPr>
              <w:t>Risperidone</w:t>
            </w:r>
          </w:p>
        </w:tc>
        <w:tc>
          <w:tcPr>
            <w:tcW w:w="5811" w:type="dxa"/>
          </w:tcPr>
          <w:p w14:paraId="1F7E9662" w14:textId="77777777" w:rsidR="00777B8F" w:rsidRPr="00DC66E7" w:rsidRDefault="00777B8F" w:rsidP="006743AC">
            <w:pPr>
              <w:cnfStyle w:val="000000000000" w:firstRow="0" w:lastRow="0" w:firstColumn="0" w:lastColumn="0" w:oddVBand="0" w:evenVBand="0" w:oddHBand="0" w:evenHBand="0" w:firstRowFirstColumn="0" w:firstRowLastColumn="0" w:lastRowFirstColumn="0" w:lastRowLastColumn="0"/>
              <w:rPr>
                <w:sz w:val="20"/>
                <w:szCs w:val="20"/>
              </w:rPr>
            </w:pPr>
            <w:r w:rsidRPr="00DC66E7">
              <w:rPr>
                <w:sz w:val="20"/>
                <w:szCs w:val="20"/>
              </w:rPr>
              <w:t>Heart block</w:t>
            </w:r>
          </w:p>
        </w:tc>
      </w:tr>
      <w:tr w:rsidR="00777B8F" w14:paraId="4538C91A" w14:textId="77777777" w:rsidTr="00674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1E4988C4" w14:textId="77777777" w:rsidR="00777B8F" w:rsidRPr="00DC66E7" w:rsidRDefault="00777B8F" w:rsidP="006743AC">
            <w:pPr>
              <w:rPr>
                <w:sz w:val="20"/>
                <w:szCs w:val="20"/>
              </w:rPr>
            </w:pPr>
            <w:r w:rsidRPr="00DC66E7">
              <w:rPr>
                <w:sz w:val="20"/>
                <w:szCs w:val="20"/>
              </w:rPr>
              <w:t>Sufadiazine / Pyrimethamine</w:t>
            </w:r>
          </w:p>
        </w:tc>
        <w:tc>
          <w:tcPr>
            <w:tcW w:w="5811" w:type="dxa"/>
          </w:tcPr>
          <w:p w14:paraId="06109535" w14:textId="77777777" w:rsidR="00777B8F" w:rsidRPr="00DC66E7" w:rsidRDefault="00777B8F" w:rsidP="006743AC">
            <w:pPr>
              <w:cnfStyle w:val="000000100000" w:firstRow="0" w:lastRow="0" w:firstColumn="0" w:lastColumn="0" w:oddVBand="0" w:evenVBand="0" w:oddHBand="1" w:evenHBand="0" w:firstRowFirstColumn="0" w:firstRowLastColumn="0" w:lastRowFirstColumn="0" w:lastRowLastColumn="0"/>
              <w:rPr>
                <w:sz w:val="20"/>
                <w:szCs w:val="20"/>
              </w:rPr>
            </w:pPr>
            <w:r w:rsidRPr="00DC66E7">
              <w:rPr>
                <w:sz w:val="20"/>
                <w:szCs w:val="20"/>
              </w:rPr>
              <w:t>Renal Calculi</w:t>
            </w:r>
          </w:p>
        </w:tc>
      </w:tr>
      <w:tr w:rsidR="00777B8F" w14:paraId="5C4E4960" w14:textId="77777777" w:rsidTr="006743AC">
        <w:tc>
          <w:tcPr>
            <w:cnfStyle w:val="001000000000" w:firstRow="0" w:lastRow="0" w:firstColumn="1" w:lastColumn="0" w:oddVBand="0" w:evenVBand="0" w:oddHBand="0" w:evenHBand="0" w:firstRowFirstColumn="0" w:firstRowLastColumn="0" w:lastRowFirstColumn="0" w:lastRowLastColumn="0"/>
            <w:tcW w:w="3256" w:type="dxa"/>
          </w:tcPr>
          <w:p w14:paraId="2E87C2CA" w14:textId="77777777" w:rsidR="00777B8F" w:rsidRPr="00DC66E7" w:rsidRDefault="00777B8F" w:rsidP="006743AC">
            <w:pPr>
              <w:rPr>
                <w:sz w:val="20"/>
                <w:szCs w:val="20"/>
              </w:rPr>
            </w:pPr>
            <w:r w:rsidRPr="00DC66E7">
              <w:rPr>
                <w:sz w:val="20"/>
                <w:szCs w:val="20"/>
              </w:rPr>
              <w:t>Topiramate</w:t>
            </w:r>
          </w:p>
        </w:tc>
        <w:tc>
          <w:tcPr>
            <w:tcW w:w="5811" w:type="dxa"/>
          </w:tcPr>
          <w:p w14:paraId="294878C8" w14:textId="77777777" w:rsidR="00777B8F" w:rsidRPr="00DC66E7" w:rsidRDefault="00777B8F" w:rsidP="006743AC">
            <w:pPr>
              <w:cnfStyle w:val="000000000000" w:firstRow="0" w:lastRow="0" w:firstColumn="0" w:lastColumn="0" w:oddVBand="0" w:evenVBand="0" w:oddHBand="0" w:evenHBand="0" w:firstRowFirstColumn="0" w:firstRowLastColumn="0" w:lastRowFirstColumn="0" w:lastRowLastColumn="0"/>
              <w:rPr>
                <w:sz w:val="20"/>
                <w:szCs w:val="20"/>
              </w:rPr>
            </w:pPr>
            <w:r w:rsidRPr="00DC66E7">
              <w:rPr>
                <w:sz w:val="20"/>
                <w:szCs w:val="20"/>
              </w:rPr>
              <w:t>Osteoporosis</w:t>
            </w:r>
          </w:p>
        </w:tc>
      </w:tr>
      <w:tr w:rsidR="00777B8F" w14:paraId="6FD30E75" w14:textId="77777777" w:rsidTr="00674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4261D4F9" w14:textId="77777777" w:rsidR="00777B8F" w:rsidRPr="00DC66E7" w:rsidRDefault="00777B8F" w:rsidP="006743AC">
            <w:pPr>
              <w:rPr>
                <w:sz w:val="20"/>
                <w:szCs w:val="20"/>
              </w:rPr>
            </w:pPr>
            <w:r w:rsidRPr="00DC66E7">
              <w:rPr>
                <w:sz w:val="20"/>
                <w:szCs w:val="20"/>
              </w:rPr>
              <w:t>Topiramate</w:t>
            </w:r>
          </w:p>
        </w:tc>
        <w:tc>
          <w:tcPr>
            <w:tcW w:w="5811" w:type="dxa"/>
          </w:tcPr>
          <w:p w14:paraId="3E3419EA" w14:textId="77777777" w:rsidR="00777B8F" w:rsidRPr="00DC66E7" w:rsidRDefault="00777B8F" w:rsidP="006743AC">
            <w:pPr>
              <w:cnfStyle w:val="000000100000" w:firstRow="0" w:lastRow="0" w:firstColumn="0" w:lastColumn="0" w:oddVBand="0" w:evenVBand="0" w:oddHBand="1" w:evenHBand="0" w:firstRowFirstColumn="0" w:firstRowLastColumn="0" w:lastRowFirstColumn="0" w:lastRowLastColumn="0"/>
              <w:rPr>
                <w:sz w:val="20"/>
                <w:szCs w:val="20"/>
              </w:rPr>
            </w:pPr>
            <w:r w:rsidRPr="00DC66E7">
              <w:rPr>
                <w:sz w:val="20"/>
                <w:szCs w:val="20"/>
              </w:rPr>
              <w:t>Weight loss</w:t>
            </w:r>
          </w:p>
        </w:tc>
      </w:tr>
      <w:tr w:rsidR="00777B8F" w14:paraId="6C2CBA3F" w14:textId="77777777" w:rsidTr="006743AC">
        <w:tc>
          <w:tcPr>
            <w:cnfStyle w:val="001000000000" w:firstRow="0" w:lastRow="0" w:firstColumn="1" w:lastColumn="0" w:oddVBand="0" w:evenVBand="0" w:oddHBand="0" w:evenHBand="0" w:firstRowFirstColumn="0" w:firstRowLastColumn="0" w:lastRowFirstColumn="0" w:lastRowLastColumn="0"/>
            <w:tcW w:w="3256" w:type="dxa"/>
          </w:tcPr>
          <w:p w14:paraId="0EDE804A" w14:textId="77777777" w:rsidR="00777B8F" w:rsidRPr="00DC66E7" w:rsidRDefault="00777B8F" w:rsidP="006743AC">
            <w:pPr>
              <w:rPr>
                <w:sz w:val="20"/>
                <w:szCs w:val="20"/>
              </w:rPr>
            </w:pPr>
            <w:r w:rsidRPr="00DC66E7">
              <w:rPr>
                <w:sz w:val="20"/>
                <w:szCs w:val="20"/>
              </w:rPr>
              <w:t>Urografin</w:t>
            </w:r>
          </w:p>
        </w:tc>
        <w:tc>
          <w:tcPr>
            <w:tcW w:w="5811" w:type="dxa"/>
          </w:tcPr>
          <w:p w14:paraId="08EC4C03" w14:textId="77777777" w:rsidR="00777B8F" w:rsidRPr="00DC66E7" w:rsidRDefault="00777B8F" w:rsidP="006743AC">
            <w:pPr>
              <w:cnfStyle w:val="000000000000" w:firstRow="0" w:lastRow="0" w:firstColumn="0" w:lastColumn="0" w:oddVBand="0" w:evenVBand="0" w:oddHBand="0" w:evenHBand="0" w:firstRowFirstColumn="0" w:firstRowLastColumn="0" w:lastRowFirstColumn="0" w:lastRowLastColumn="0"/>
              <w:rPr>
                <w:sz w:val="20"/>
                <w:szCs w:val="20"/>
              </w:rPr>
            </w:pPr>
            <w:r w:rsidRPr="00DC66E7">
              <w:rPr>
                <w:sz w:val="20"/>
                <w:szCs w:val="20"/>
              </w:rPr>
              <w:t>Distress during infusion</w:t>
            </w:r>
          </w:p>
        </w:tc>
      </w:tr>
      <w:tr w:rsidR="00777B8F" w14:paraId="267D69CC" w14:textId="77777777" w:rsidTr="00674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0AF1F4B5" w14:textId="77777777" w:rsidR="00777B8F" w:rsidRPr="00DC66E7" w:rsidRDefault="00777B8F" w:rsidP="006743AC">
            <w:pPr>
              <w:rPr>
                <w:sz w:val="20"/>
                <w:szCs w:val="20"/>
              </w:rPr>
            </w:pPr>
            <w:r w:rsidRPr="00DC66E7">
              <w:rPr>
                <w:sz w:val="20"/>
                <w:szCs w:val="20"/>
              </w:rPr>
              <w:t>Vincristine</w:t>
            </w:r>
          </w:p>
        </w:tc>
        <w:tc>
          <w:tcPr>
            <w:tcW w:w="5811" w:type="dxa"/>
          </w:tcPr>
          <w:p w14:paraId="7F4573EE" w14:textId="77777777" w:rsidR="00777B8F" w:rsidRPr="00DC66E7" w:rsidRDefault="00777B8F" w:rsidP="006743AC">
            <w:pPr>
              <w:cnfStyle w:val="000000100000" w:firstRow="0" w:lastRow="0" w:firstColumn="0" w:lastColumn="0" w:oddVBand="0" w:evenVBand="0" w:oddHBand="1" w:evenHBand="0" w:firstRowFirstColumn="0" w:firstRowLastColumn="0" w:lastRowFirstColumn="0" w:lastRowLastColumn="0"/>
              <w:rPr>
                <w:sz w:val="20"/>
                <w:szCs w:val="20"/>
              </w:rPr>
            </w:pPr>
            <w:r w:rsidRPr="00DC66E7">
              <w:rPr>
                <w:sz w:val="20"/>
                <w:szCs w:val="20"/>
              </w:rPr>
              <w:t>Mucositis requiring admission to hospital</w:t>
            </w:r>
          </w:p>
        </w:tc>
      </w:tr>
    </w:tbl>
    <w:p w14:paraId="4BB5E5A5" w14:textId="5357C7E4" w:rsidR="00A3681B" w:rsidRDefault="00777B8F" w:rsidP="00033FD9">
      <w:r>
        <w:lastRenderedPageBreak/>
        <w:t>Table 3: Suspected Adverse Drug Reactions, and the medication suspected, identified by the pharmacology service and through monthly ADR promotional activity</w:t>
      </w:r>
      <w:bookmarkStart w:id="0" w:name="_GoBack"/>
      <w:bookmarkEnd w:id="0"/>
    </w:p>
    <w:sectPr w:rsidR="00A3681B" w:rsidSect="00033F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083CB6" w14:textId="77777777" w:rsidR="00F37DC7" w:rsidRDefault="00F37DC7" w:rsidP="00793E24">
      <w:pPr>
        <w:spacing w:after="0" w:line="240" w:lineRule="auto"/>
      </w:pPr>
      <w:r>
        <w:separator/>
      </w:r>
    </w:p>
  </w:endnote>
  <w:endnote w:type="continuationSeparator" w:id="0">
    <w:p w14:paraId="75526E9B" w14:textId="77777777" w:rsidR="00F37DC7" w:rsidRDefault="00F37DC7" w:rsidP="00793E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032413"/>
      <w:docPartObj>
        <w:docPartGallery w:val="Page Numbers (Bottom of Page)"/>
        <w:docPartUnique/>
      </w:docPartObj>
    </w:sdtPr>
    <w:sdtContent>
      <w:p w14:paraId="794542D2" w14:textId="216D8307" w:rsidR="00F37DC7" w:rsidRDefault="00F37DC7">
        <w:pPr>
          <w:pStyle w:val="Footer"/>
        </w:pPr>
        <w:r>
          <w:rPr>
            <w:noProof/>
            <w:lang w:eastAsia="en-GB"/>
          </w:rPr>
          <mc:AlternateContent>
            <mc:Choice Requires="wps">
              <w:drawing>
                <wp:anchor distT="0" distB="0" distL="114300" distR="114300" simplePos="0" relativeHeight="251660288" behindDoc="0" locked="0" layoutInCell="1" allowOverlap="1" wp14:anchorId="6113DE8F" wp14:editId="15BB0A3D">
                  <wp:simplePos x="0" y="0"/>
                  <wp:positionH relativeFrom="margin">
                    <wp:align>center</wp:align>
                  </wp:positionH>
                  <wp:positionV relativeFrom="bottomMargin">
                    <wp:align>center</wp:align>
                  </wp:positionV>
                  <wp:extent cx="551815" cy="238760"/>
                  <wp:effectExtent l="19050" t="19050" r="19685" b="18415"/>
                  <wp:wrapNone/>
                  <wp:docPr id="7" name="Double Bracket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141AFF60" w14:textId="0C2697AD" w:rsidR="00F37DC7" w:rsidRDefault="00F37DC7">
                              <w:pPr>
                                <w:jc w:val="center"/>
                              </w:pPr>
                              <w:r>
                                <w:fldChar w:fldCharType="begin"/>
                              </w:r>
                              <w:r>
                                <w:instrText xml:space="preserve"> PAGE    \* MERGEFORMAT </w:instrText>
                              </w:r>
                              <w:r>
                                <w:fldChar w:fldCharType="separate"/>
                              </w:r>
                              <w:r w:rsidR="00033FD9">
                                <w:rPr>
                                  <w:noProof/>
                                </w:rPr>
                                <w:t>14</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6113DE8F"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7" o:spid="_x0000_s1026" type="#_x0000_t185" style="position:absolute;margin-left:0;margin-top:0;width:43.45pt;height:18.8pt;z-index:251660288;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" filled="t" strokecolor="gray" strokeweight="2.25pt">
                  <v:textbox inset=",0,,0">
                    <w:txbxContent>
                      <w:p w14:paraId="141AFF60" w14:textId="0C2697AD" w:rsidR="00F37DC7" w:rsidRDefault="00F37DC7">
                        <w:pPr>
                          <w:jc w:val="center"/>
                        </w:pPr>
                        <w:r>
                          <w:fldChar w:fldCharType="begin"/>
                        </w:r>
                        <w:r>
                          <w:instrText xml:space="preserve"> PAGE    \* MERGEFORMAT </w:instrText>
                        </w:r>
                        <w:r>
                          <w:fldChar w:fldCharType="separate"/>
                        </w:r>
                        <w:r w:rsidR="00033FD9">
                          <w:rPr>
                            <w:noProof/>
                          </w:rPr>
                          <w:t>14</w:t>
                        </w:r>
                        <w:r>
                          <w:rPr>
                            <w:noProof/>
                          </w:rPr>
                          <w:fldChar w:fldCharType="end"/>
                        </w:r>
                      </w:p>
                    </w:txbxContent>
                  </v:textbox>
                  <w10:wrap anchorx="margin" anchory="margin"/>
                </v:shape>
              </w:pict>
            </mc:Fallback>
          </mc:AlternateContent>
        </w:r>
        <w:r>
          <w:rPr>
            <w:noProof/>
            <w:lang w:eastAsia="en-GB"/>
          </w:rPr>
          <mc:AlternateContent>
            <mc:Choice Requires="wps">
              <w:drawing>
                <wp:anchor distT="0" distB="0" distL="114300" distR="114300" simplePos="0" relativeHeight="251659264" behindDoc="0" locked="0" layoutInCell="1" allowOverlap="1" wp14:anchorId="524DF774" wp14:editId="389C280F">
                  <wp:simplePos x="0" y="0"/>
                  <wp:positionH relativeFrom="margin">
                    <wp:align>center</wp:align>
                  </wp:positionH>
                  <wp:positionV relativeFrom="bottomMargin">
                    <wp:align>center</wp:align>
                  </wp:positionV>
                  <wp:extent cx="5518150" cy="0"/>
                  <wp:effectExtent l="9525" t="9525" r="6350" b="952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18150" cy="0"/>
                          </a:xfrm>
                          <a:prstGeom prst="straightConnector1">
                            <a:avLst/>
                          </a:prstGeom>
                          <a:noFill/>
                          <a:ln w="127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bott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1184D02" id="_x0000_t32" coordsize="21600,21600" o:spt="32" o:oned="t" path="m,l21600,21600e" filled="f">
                  <v:path arrowok="t" fillok="f" o:connecttype="none"/>
                  <o:lock v:ext="edit" shapetype="t"/>
                </v:shapetype>
                <v:shape id="Straight Arrow Connector 6" o:spid="_x0000_s1026" type="#_x0000_t32" style="position:absolute;margin-left:0;margin-top:0;width:434.5pt;height:0;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" strokecolor="gray" strokeweight="1pt">
                  <w10:wrap anchorx="margin" anchory="margin"/>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9AD6F2" w14:textId="77777777" w:rsidR="00F37DC7" w:rsidRDefault="00F37DC7" w:rsidP="00793E24">
      <w:pPr>
        <w:spacing w:after="0" w:line="240" w:lineRule="auto"/>
      </w:pPr>
      <w:r>
        <w:separator/>
      </w:r>
    </w:p>
  </w:footnote>
  <w:footnote w:type="continuationSeparator" w:id="0">
    <w:p w14:paraId="7A34DADD" w14:textId="77777777" w:rsidR="00F37DC7" w:rsidRDefault="00F37DC7" w:rsidP="00793E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D21D85"/>
    <w:multiLevelType w:val="hybridMultilevel"/>
    <w:tmpl w:val="6BB45A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D384043"/>
    <w:multiLevelType w:val="hybridMultilevel"/>
    <w:tmpl w:val="F8D490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00s2sd9vtsa5e5rtr5dfv6vat9swf509w2&quot;&gt;My EndNote Library&lt;record-ids&gt;&lt;item&gt;43&lt;/item&gt;&lt;item&gt;44&lt;/item&gt;&lt;/record-ids&gt;&lt;/item&gt;&lt;/Libraries&gt;"/>
  </w:docVars>
  <w:rsids>
    <w:rsidRoot w:val="006401A8"/>
    <w:rsid w:val="00002821"/>
    <w:rsid w:val="0000753B"/>
    <w:rsid w:val="000134DE"/>
    <w:rsid w:val="00031A49"/>
    <w:rsid w:val="00033FD9"/>
    <w:rsid w:val="0003691E"/>
    <w:rsid w:val="00036BD8"/>
    <w:rsid w:val="00051728"/>
    <w:rsid w:val="00072AD8"/>
    <w:rsid w:val="00077629"/>
    <w:rsid w:val="000B1265"/>
    <w:rsid w:val="000C4F35"/>
    <w:rsid w:val="000D2873"/>
    <w:rsid w:val="00110360"/>
    <w:rsid w:val="0014337B"/>
    <w:rsid w:val="001532D3"/>
    <w:rsid w:val="00157A3D"/>
    <w:rsid w:val="0017187D"/>
    <w:rsid w:val="001A04EB"/>
    <w:rsid w:val="001A2E67"/>
    <w:rsid w:val="001C03D4"/>
    <w:rsid w:val="001D6174"/>
    <w:rsid w:val="001D6D78"/>
    <w:rsid w:val="001F2F8F"/>
    <w:rsid w:val="001F3824"/>
    <w:rsid w:val="0021465D"/>
    <w:rsid w:val="002203F4"/>
    <w:rsid w:val="00221644"/>
    <w:rsid w:val="00227A69"/>
    <w:rsid w:val="00233954"/>
    <w:rsid w:val="0025040C"/>
    <w:rsid w:val="00254652"/>
    <w:rsid w:val="00282C4F"/>
    <w:rsid w:val="002B7DE9"/>
    <w:rsid w:val="002E75A3"/>
    <w:rsid w:val="002F0612"/>
    <w:rsid w:val="002F765C"/>
    <w:rsid w:val="00303FE2"/>
    <w:rsid w:val="003261A7"/>
    <w:rsid w:val="00334D34"/>
    <w:rsid w:val="003563EF"/>
    <w:rsid w:val="00370437"/>
    <w:rsid w:val="0037532F"/>
    <w:rsid w:val="0038046B"/>
    <w:rsid w:val="003A5EBC"/>
    <w:rsid w:val="003B3E31"/>
    <w:rsid w:val="003B508D"/>
    <w:rsid w:val="003F4A99"/>
    <w:rsid w:val="00402711"/>
    <w:rsid w:val="004137FB"/>
    <w:rsid w:val="0041799B"/>
    <w:rsid w:val="00423BDC"/>
    <w:rsid w:val="00427148"/>
    <w:rsid w:val="00441316"/>
    <w:rsid w:val="00441E3D"/>
    <w:rsid w:val="004762EA"/>
    <w:rsid w:val="004A5649"/>
    <w:rsid w:val="004A6BB4"/>
    <w:rsid w:val="004D4B1E"/>
    <w:rsid w:val="004D6333"/>
    <w:rsid w:val="0050271B"/>
    <w:rsid w:val="0051352C"/>
    <w:rsid w:val="00520AFA"/>
    <w:rsid w:val="005406FB"/>
    <w:rsid w:val="0055220B"/>
    <w:rsid w:val="00552BC5"/>
    <w:rsid w:val="00581DC3"/>
    <w:rsid w:val="00590105"/>
    <w:rsid w:val="005909CB"/>
    <w:rsid w:val="005A7793"/>
    <w:rsid w:val="005B1140"/>
    <w:rsid w:val="005B2264"/>
    <w:rsid w:val="005B690E"/>
    <w:rsid w:val="005C35DF"/>
    <w:rsid w:val="005D4D27"/>
    <w:rsid w:val="005E467C"/>
    <w:rsid w:val="005E6AAA"/>
    <w:rsid w:val="00612B80"/>
    <w:rsid w:val="00614196"/>
    <w:rsid w:val="00624734"/>
    <w:rsid w:val="00632AD1"/>
    <w:rsid w:val="006401A8"/>
    <w:rsid w:val="00640FA7"/>
    <w:rsid w:val="0065185E"/>
    <w:rsid w:val="00653E0F"/>
    <w:rsid w:val="00661B60"/>
    <w:rsid w:val="00672F4A"/>
    <w:rsid w:val="006743AC"/>
    <w:rsid w:val="0068319B"/>
    <w:rsid w:val="0069244A"/>
    <w:rsid w:val="006B046F"/>
    <w:rsid w:val="006C57E8"/>
    <w:rsid w:val="006E5C4A"/>
    <w:rsid w:val="006F3521"/>
    <w:rsid w:val="007148F5"/>
    <w:rsid w:val="00721952"/>
    <w:rsid w:val="007527B4"/>
    <w:rsid w:val="0077101D"/>
    <w:rsid w:val="00777B8F"/>
    <w:rsid w:val="00793E24"/>
    <w:rsid w:val="007D194F"/>
    <w:rsid w:val="007E4E4F"/>
    <w:rsid w:val="007F3C8E"/>
    <w:rsid w:val="00824736"/>
    <w:rsid w:val="00825876"/>
    <w:rsid w:val="008611BA"/>
    <w:rsid w:val="00876A02"/>
    <w:rsid w:val="008A2A79"/>
    <w:rsid w:val="008A50A0"/>
    <w:rsid w:val="008E3094"/>
    <w:rsid w:val="00932982"/>
    <w:rsid w:val="00933DDB"/>
    <w:rsid w:val="00946860"/>
    <w:rsid w:val="00977660"/>
    <w:rsid w:val="009978AB"/>
    <w:rsid w:val="009A4435"/>
    <w:rsid w:val="009B49D3"/>
    <w:rsid w:val="009C48A1"/>
    <w:rsid w:val="009E77C8"/>
    <w:rsid w:val="00A13538"/>
    <w:rsid w:val="00A21A14"/>
    <w:rsid w:val="00A30AD9"/>
    <w:rsid w:val="00A34442"/>
    <w:rsid w:val="00A3523A"/>
    <w:rsid w:val="00A3681B"/>
    <w:rsid w:val="00A46E84"/>
    <w:rsid w:val="00A57478"/>
    <w:rsid w:val="00A85C7A"/>
    <w:rsid w:val="00AA4E99"/>
    <w:rsid w:val="00AF1A57"/>
    <w:rsid w:val="00AF79F1"/>
    <w:rsid w:val="00B2343E"/>
    <w:rsid w:val="00B27C6E"/>
    <w:rsid w:val="00B50243"/>
    <w:rsid w:val="00B631BC"/>
    <w:rsid w:val="00B86FC2"/>
    <w:rsid w:val="00BA7551"/>
    <w:rsid w:val="00BB5833"/>
    <w:rsid w:val="00BC4D6E"/>
    <w:rsid w:val="00BC64B6"/>
    <w:rsid w:val="00C21389"/>
    <w:rsid w:val="00CA0A28"/>
    <w:rsid w:val="00CB256D"/>
    <w:rsid w:val="00CB6FB1"/>
    <w:rsid w:val="00CD71F8"/>
    <w:rsid w:val="00D12C4D"/>
    <w:rsid w:val="00D12C55"/>
    <w:rsid w:val="00D15959"/>
    <w:rsid w:val="00D24AC0"/>
    <w:rsid w:val="00D32C8B"/>
    <w:rsid w:val="00D605C3"/>
    <w:rsid w:val="00D905D3"/>
    <w:rsid w:val="00DB18F9"/>
    <w:rsid w:val="00DE47EE"/>
    <w:rsid w:val="00DF2354"/>
    <w:rsid w:val="00E302B5"/>
    <w:rsid w:val="00E35B57"/>
    <w:rsid w:val="00E538F1"/>
    <w:rsid w:val="00E66702"/>
    <w:rsid w:val="00E902AA"/>
    <w:rsid w:val="00E91C26"/>
    <w:rsid w:val="00ED68DC"/>
    <w:rsid w:val="00F1045E"/>
    <w:rsid w:val="00F1177F"/>
    <w:rsid w:val="00F30A85"/>
    <w:rsid w:val="00F37DC7"/>
    <w:rsid w:val="00F57DC8"/>
    <w:rsid w:val="00F60DC9"/>
    <w:rsid w:val="00F7428A"/>
    <w:rsid w:val="00F9352E"/>
    <w:rsid w:val="00F94A10"/>
    <w:rsid w:val="00F95DDD"/>
    <w:rsid w:val="00F96224"/>
    <w:rsid w:val="00FB467B"/>
    <w:rsid w:val="00FC5B73"/>
    <w:rsid w:val="00FE1B07"/>
    <w:rsid w:val="00FE681B"/>
    <w:rsid w:val="00FF0D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DA8C2A6"/>
  <w15:chartTrackingRefBased/>
  <w15:docId w15:val="{2B209840-18CC-41D9-9C80-BA71EEA160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B690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B690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F3C8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37DC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401A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401A8"/>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5B690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B690E"/>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1A2E67"/>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1A2E67"/>
    <w:rPr>
      <w:rFonts w:ascii="Calibri Light" w:hAnsi="Calibri Light" w:cs="Calibri Light"/>
      <w:noProof/>
      <w:sz w:val="32"/>
      <w:lang w:val="en-US"/>
    </w:rPr>
  </w:style>
  <w:style w:type="paragraph" w:customStyle="1" w:styleId="EndNoteBibliography">
    <w:name w:val="EndNote Bibliography"/>
    <w:basedOn w:val="Normal"/>
    <w:link w:val="EndNoteBibliographyChar"/>
    <w:rsid w:val="001A2E67"/>
    <w:pPr>
      <w:spacing w:line="240" w:lineRule="auto"/>
    </w:pPr>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1A2E67"/>
    <w:rPr>
      <w:rFonts w:ascii="Calibri Light" w:hAnsi="Calibri Light" w:cs="Calibri Light"/>
      <w:noProof/>
      <w:sz w:val="32"/>
      <w:lang w:val="en-US"/>
    </w:rPr>
  </w:style>
  <w:style w:type="character" w:styleId="Hyperlink">
    <w:name w:val="Hyperlink"/>
    <w:basedOn w:val="DefaultParagraphFont"/>
    <w:uiPriority w:val="99"/>
    <w:unhideWhenUsed/>
    <w:rsid w:val="001A2E67"/>
    <w:rPr>
      <w:color w:val="0563C1" w:themeColor="hyperlink"/>
      <w:u w:val="single"/>
    </w:rPr>
  </w:style>
  <w:style w:type="character" w:customStyle="1" w:styleId="Heading3Char">
    <w:name w:val="Heading 3 Char"/>
    <w:basedOn w:val="DefaultParagraphFont"/>
    <w:link w:val="Heading3"/>
    <w:uiPriority w:val="9"/>
    <w:rsid w:val="007F3C8E"/>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2E75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
    <w:name w:val="List Table 3"/>
    <w:basedOn w:val="TableNormal"/>
    <w:uiPriority w:val="48"/>
    <w:rsid w:val="002E75A3"/>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NormalWeb">
    <w:name w:val="Normal (Web)"/>
    <w:basedOn w:val="Normal"/>
    <w:uiPriority w:val="99"/>
    <w:semiHidden/>
    <w:unhideWhenUsed/>
    <w:rsid w:val="00441316"/>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UnresolvedMention1">
    <w:name w:val="Unresolved Mention1"/>
    <w:basedOn w:val="DefaultParagraphFont"/>
    <w:uiPriority w:val="99"/>
    <w:semiHidden/>
    <w:unhideWhenUsed/>
    <w:rsid w:val="009978AB"/>
    <w:rPr>
      <w:color w:val="605E5C"/>
      <w:shd w:val="clear" w:color="auto" w:fill="E1DFDD"/>
    </w:rPr>
  </w:style>
  <w:style w:type="character" w:styleId="CommentReference">
    <w:name w:val="annotation reference"/>
    <w:basedOn w:val="DefaultParagraphFont"/>
    <w:uiPriority w:val="99"/>
    <w:semiHidden/>
    <w:unhideWhenUsed/>
    <w:rsid w:val="008611BA"/>
    <w:rPr>
      <w:sz w:val="16"/>
      <w:szCs w:val="16"/>
    </w:rPr>
  </w:style>
  <w:style w:type="paragraph" w:styleId="CommentText">
    <w:name w:val="annotation text"/>
    <w:basedOn w:val="Normal"/>
    <w:link w:val="CommentTextChar"/>
    <w:uiPriority w:val="99"/>
    <w:semiHidden/>
    <w:unhideWhenUsed/>
    <w:rsid w:val="008611BA"/>
    <w:pPr>
      <w:spacing w:line="240" w:lineRule="auto"/>
    </w:pPr>
    <w:rPr>
      <w:sz w:val="20"/>
      <w:szCs w:val="20"/>
    </w:rPr>
  </w:style>
  <w:style w:type="character" w:customStyle="1" w:styleId="CommentTextChar">
    <w:name w:val="Comment Text Char"/>
    <w:basedOn w:val="DefaultParagraphFont"/>
    <w:link w:val="CommentText"/>
    <w:uiPriority w:val="99"/>
    <w:semiHidden/>
    <w:rsid w:val="008611BA"/>
    <w:rPr>
      <w:sz w:val="20"/>
      <w:szCs w:val="20"/>
    </w:rPr>
  </w:style>
  <w:style w:type="paragraph" w:styleId="CommentSubject">
    <w:name w:val="annotation subject"/>
    <w:basedOn w:val="CommentText"/>
    <w:next w:val="CommentText"/>
    <w:link w:val="CommentSubjectChar"/>
    <w:uiPriority w:val="99"/>
    <w:semiHidden/>
    <w:unhideWhenUsed/>
    <w:rsid w:val="008611BA"/>
    <w:rPr>
      <w:b/>
      <w:bCs/>
    </w:rPr>
  </w:style>
  <w:style w:type="character" w:customStyle="1" w:styleId="CommentSubjectChar">
    <w:name w:val="Comment Subject Char"/>
    <w:basedOn w:val="CommentTextChar"/>
    <w:link w:val="CommentSubject"/>
    <w:uiPriority w:val="99"/>
    <w:semiHidden/>
    <w:rsid w:val="008611BA"/>
    <w:rPr>
      <w:b/>
      <w:bCs/>
      <w:sz w:val="20"/>
      <w:szCs w:val="20"/>
    </w:rPr>
  </w:style>
  <w:style w:type="paragraph" w:styleId="BalloonText">
    <w:name w:val="Balloon Text"/>
    <w:basedOn w:val="Normal"/>
    <w:link w:val="BalloonTextChar"/>
    <w:uiPriority w:val="99"/>
    <w:semiHidden/>
    <w:unhideWhenUsed/>
    <w:rsid w:val="008611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11BA"/>
    <w:rPr>
      <w:rFonts w:ascii="Segoe UI" w:hAnsi="Segoe UI" w:cs="Segoe UI"/>
      <w:sz w:val="18"/>
      <w:szCs w:val="18"/>
    </w:rPr>
  </w:style>
  <w:style w:type="paragraph" w:styleId="ListParagraph">
    <w:name w:val="List Paragraph"/>
    <w:basedOn w:val="Normal"/>
    <w:uiPriority w:val="34"/>
    <w:qFormat/>
    <w:rsid w:val="00D15959"/>
    <w:pPr>
      <w:ind w:left="720"/>
      <w:contextualSpacing/>
    </w:pPr>
  </w:style>
  <w:style w:type="character" w:styleId="LineNumber">
    <w:name w:val="line number"/>
    <w:basedOn w:val="DefaultParagraphFont"/>
    <w:uiPriority w:val="99"/>
    <w:semiHidden/>
    <w:unhideWhenUsed/>
    <w:rsid w:val="00793E24"/>
  </w:style>
  <w:style w:type="paragraph" w:styleId="Header">
    <w:name w:val="header"/>
    <w:basedOn w:val="Normal"/>
    <w:link w:val="HeaderChar"/>
    <w:uiPriority w:val="99"/>
    <w:unhideWhenUsed/>
    <w:rsid w:val="00793E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3E24"/>
  </w:style>
  <w:style w:type="paragraph" w:styleId="Footer">
    <w:name w:val="footer"/>
    <w:basedOn w:val="Normal"/>
    <w:link w:val="FooterChar"/>
    <w:uiPriority w:val="99"/>
    <w:unhideWhenUsed/>
    <w:rsid w:val="00793E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3E24"/>
  </w:style>
  <w:style w:type="character" w:customStyle="1" w:styleId="UnresolvedMention">
    <w:name w:val="Unresolved Mention"/>
    <w:basedOn w:val="DefaultParagraphFont"/>
    <w:uiPriority w:val="99"/>
    <w:semiHidden/>
    <w:unhideWhenUsed/>
    <w:rsid w:val="00A57478"/>
    <w:rPr>
      <w:color w:val="605E5C"/>
      <w:shd w:val="clear" w:color="auto" w:fill="E1DFDD"/>
    </w:rPr>
  </w:style>
  <w:style w:type="character" w:customStyle="1" w:styleId="Heading4Char">
    <w:name w:val="Heading 4 Char"/>
    <w:basedOn w:val="DefaultParagraphFont"/>
    <w:link w:val="Heading4"/>
    <w:uiPriority w:val="9"/>
    <w:rsid w:val="00F37DC7"/>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0392688">
      <w:bodyDiv w:val="1"/>
      <w:marLeft w:val="0"/>
      <w:marRight w:val="0"/>
      <w:marTop w:val="0"/>
      <w:marBottom w:val="0"/>
      <w:divBdr>
        <w:top w:val="none" w:sz="0" w:space="0" w:color="auto"/>
        <w:left w:val="none" w:sz="0" w:space="0" w:color="auto"/>
        <w:bottom w:val="none" w:sz="0" w:space="0" w:color="auto"/>
        <w:right w:val="none" w:sz="0" w:space="0" w:color="auto"/>
      </w:divBdr>
    </w:div>
    <w:div w:id="678582398">
      <w:bodyDiv w:val="1"/>
      <w:marLeft w:val="0"/>
      <w:marRight w:val="0"/>
      <w:marTop w:val="0"/>
      <w:marBottom w:val="0"/>
      <w:divBdr>
        <w:top w:val="none" w:sz="0" w:space="0" w:color="auto"/>
        <w:left w:val="none" w:sz="0" w:space="0" w:color="auto"/>
        <w:bottom w:val="none" w:sz="0" w:space="0" w:color="auto"/>
        <w:right w:val="none" w:sz="0" w:space="0" w:color="auto"/>
      </w:divBdr>
    </w:div>
    <w:div w:id="1153721867">
      <w:bodyDiv w:val="1"/>
      <w:marLeft w:val="0"/>
      <w:marRight w:val="0"/>
      <w:marTop w:val="0"/>
      <w:marBottom w:val="0"/>
      <w:divBdr>
        <w:top w:val="none" w:sz="0" w:space="0" w:color="auto"/>
        <w:left w:val="none" w:sz="0" w:space="0" w:color="auto"/>
        <w:bottom w:val="none" w:sz="0" w:space="0" w:color="auto"/>
        <w:right w:val="none" w:sz="0" w:space="0" w:color="auto"/>
      </w:divBdr>
    </w:div>
    <w:div w:id="1218516397">
      <w:bodyDiv w:val="1"/>
      <w:marLeft w:val="0"/>
      <w:marRight w:val="0"/>
      <w:marTop w:val="0"/>
      <w:marBottom w:val="0"/>
      <w:divBdr>
        <w:top w:val="none" w:sz="0" w:space="0" w:color="auto"/>
        <w:left w:val="none" w:sz="0" w:space="0" w:color="auto"/>
        <w:bottom w:val="none" w:sz="0" w:space="0" w:color="auto"/>
        <w:right w:val="none" w:sz="0" w:space="0" w:color="auto"/>
      </w:divBdr>
    </w:div>
    <w:div w:id="1475875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www.rcpch.ac.uk/resources/paediatric-clinical-pharmacology-sub-specialty"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www.bps.ac.uk/about/about-pharmacology/what-is-clinical-pharmacology"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hyperlink" Target="mailto:dhawcutt@liverpool.ac.uk"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www.bps.ac.uk/news-events/news/articles/2021/investing-in-uk-clinical-pharmacology-will-save-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96A118AE6EB7543A7EC38CAF65D6D8B" ma:contentTypeVersion="13" ma:contentTypeDescription="Create a new document." ma:contentTypeScope="" ma:versionID="936fde269f4577316716d68b4864e15f">
  <xsd:schema xmlns:xsd="http://www.w3.org/2001/XMLSchema" xmlns:xs="http://www.w3.org/2001/XMLSchema" xmlns:p="http://schemas.microsoft.com/office/2006/metadata/properties" xmlns:ns3="2c0728d4-b628-46ac-beb8-1847ad0e6c02" xmlns:ns4="2c43926a-b248-4fb5-8692-7f03bd5c687b" targetNamespace="http://schemas.microsoft.com/office/2006/metadata/properties" ma:root="true" ma:fieldsID="56c1f4504469e9832bc9ce63882f9f53" ns3:_="" ns4:_="">
    <xsd:import namespace="2c0728d4-b628-46ac-beb8-1847ad0e6c02"/>
    <xsd:import namespace="2c43926a-b248-4fb5-8692-7f03bd5c687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0728d4-b628-46ac-beb8-1847ad0e6c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43926a-b248-4fb5-8692-7f03bd5c687b"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73286A-852A-4FC0-B1D3-CAD6849DC811}">
  <ds:schemaRefs>
    <ds:schemaRef ds:uri="http://schemas.microsoft.com/sharepoint/v3/contenttype/forms"/>
  </ds:schemaRefs>
</ds:datastoreItem>
</file>

<file path=customXml/itemProps2.xml><?xml version="1.0" encoding="utf-8"?>
<ds:datastoreItem xmlns:ds="http://schemas.openxmlformats.org/officeDocument/2006/customXml" ds:itemID="{306B9889-4F1B-4AE7-A25D-6B9DDCB8794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0728d4-b628-46ac-beb8-1847ad0e6c02"/>
    <ds:schemaRef ds:uri="2c43926a-b248-4fb5-8692-7f03bd5c68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3D6464A-93B6-4272-B074-507F1B3D30A7}">
  <ds:schemaRefs>
    <ds:schemaRef ds:uri="http://purl.org/dc/terms/"/>
    <ds:schemaRef ds:uri="2c43926a-b248-4fb5-8692-7f03bd5c687b"/>
    <ds:schemaRef ds:uri="http://www.w3.org/XML/1998/namespace"/>
    <ds:schemaRef ds:uri="http://purl.org/dc/elements/1.1/"/>
    <ds:schemaRef ds:uri="http://purl.org/dc/dcmitype/"/>
    <ds:schemaRef ds:uri="http://schemas.microsoft.com/office/2006/documentManagement/types"/>
    <ds:schemaRef ds:uri="http://schemas.openxmlformats.org/package/2006/metadata/core-properties"/>
    <ds:schemaRef ds:uri="http://schemas.microsoft.com/office/infopath/2007/PartnerControls"/>
    <ds:schemaRef ds:uri="2c0728d4-b628-46ac-beb8-1847ad0e6c02"/>
    <ds:schemaRef ds:uri="http://schemas.microsoft.com/office/2006/metadata/properties"/>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7</Pages>
  <Words>6857</Words>
  <Characters>39085</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45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wcutt, Daniel</dc:creator>
  <cp:keywords/>
  <dc:description/>
  <cp:lastModifiedBy>Hawcutt, Daniel</cp:lastModifiedBy>
  <cp:revision>7</cp:revision>
  <dcterms:created xsi:type="dcterms:W3CDTF">2021-05-14T21:31:00Z</dcterms:created>
  <dcterms:modified xsi:type="dcterms:W3CDTF">2021-06-07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6A118AE6EB7543A7EC38CAF65D6D8B</vt:lpwstr>
  </property>
</Properties>
</file>